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D03A51" w14:textId="77777777" w:rsidR="003B1236" w:rsidRDefault="003B1236" w:rsidP="003B1236">
      <w:pPr>
        <w:spacing w:line="480" w:lineRule="auto"/>
        <w:rPr>
          <w:rFonts w:ascii="Arial" w:hAnsi="Arial" w:cs="Arial"/>
          <w:b/>
          <w:bCs/>
          <w:sz w:val="40"/>
          <w:szCs w:val="40"/>
        </w:rPr>
      </w:pPr>
    </w:p>
    <w:p w14:paraId="4E6105C3" w14:textId="5071978F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b/>
          <w:bCs/>
          <w:sz w:val="40"/>
          <w:szCs w:val="40"/>
        </w:rPr>
      </w:pPr>
      <w:r w:rsidRPr="00822795">
        <w:rPr>
          <w:rFonts w:ascii="Arial" w:hAnsi="Arial" w:cs="Arial"/>
          <w:b/>
          <w:bCs/>
          <w:sz w:val="40"/>
          <w:szCs w:val="40"/>
        </w:rPr>
        <w:t>Thesis Proposal</w:t>
      </w:r>
    </w:p>
    <w:p w14:paraId="1B82AD8C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b/>
          <w:bCs/>
          <w:sz w:val="32"/>
          <w:szCs w:val="32"/>
        </w:rPr>
      </w:pPr>
    </w:p>
    <w:p w14:paraId="323B8D72" w14:textId="002BD4FB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8"/>
          <w:szCs w:val="28"/>
        </w:rPr>
      </w:pPr>
      <w:r w:rsidRPr="00822795">
        <w:rPr>
          <w:rFonts w:ascii="Arial" w:hAnsi="Arial" w:cs="Arial"/>
          <w:sz w:val="28"/>
          <w:szCs w:val="28"/>
        </w:rPr>
        <w:t xml:space="preserve">The </w:t>
      </w:r>
      <w:r w:rsidR="003B1236">
        <w:rPr>
          <w:rFonts w:ascii="Arial" w:hAnsi="Arial" w:cs="Arial"/>
          <w:sz w:val="28"/>
          <w:szCs w:val="28"/>
        </w:rPr>
        <w:t>E</w:t>
      </w:r>
      <w:r w:rsidRPr="00822795">
        <w:rPr>
          <w:rFonts w:ascii="Arial" w:hAnsi="Arial" w:cs="Arial"/>
          <w:sz w:val="28"/>
          <w:szCs w:val="28"/>
        </w:rPr>
        <w:t>ffect of Individual Study Power on the Performance of Bayesian Evidence Synthesis</w:t>
      </w:r>
      <w:r w:rsidR="003B1236">
        <w:rPr>
          <w:rFonts w:ascii="Arial" w:hAnsi="Arial" w:cs="Arial"/>
          <w:sz w:val="28"/>
          <w:szCs w:val="28"/>
        </w:rPr>
        <w:t xml:space="preserve"> in the Context of Multiple Regression Analysis</w:t>
      </w:r>
    </w:p>
    <w:p w14:paraId="17E4E2B8" w14:textId="42DA62DE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4B2D96E1" w14:textId="2F021353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Anita Lyubenova (3384022)</w:t>
      </w:r>
    </w:p>
    <w:p w14:paraId="7ABC5DFE" w14:textId="7DAC2BF8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Supervisor: Irene Klugkist</w:t>
      </w:r>
    </w:p>
    <w:p w14:paraId="511FBA9C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62EA903C" w14:textId="3682AE87" w:rsid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>Word Count: 66</w:t>
      </w:r>
      <w:r w:rsidR="00B22AED">
        <w:rPr>
          <w:rFonts w:ascii="Arial" w:hAnsi="Arial" w:cs="Arial"/>
          <w:sz w:val="24"/>
          <w:szCs w:val="24"/>
        </w:rPr>
        <w:t>4</w:t>
      </w:r>
    </w:p>
    <w:p w14:paraId="4E6E5047" w14:textId="73E64188" w:rsidR="001E04ED" w:rsidRDefault="001E04ED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1E04ED">
        <w:rPr>
          <w:rFonts w:ascii="Arial" w:hAnsi="Arial" w:cs="Arial"/>
          <w:sz w:val="24"/>
          <w:szCs w:val="24"/>
        </w:rPr>
        <w:t xml:space="preserve">FETC </w:t>
      </w:r>
      <w:r w:rsidR="008B0981">
        <w:rPr>
          <w:rFonts w:ascii="Arial" w:hAnsi="Arial" w:cs="Arial"/>
          <w:sz w:val="24"/>
          <w:szCs w:val="24"/>
        </w:rPr>
        <w:t>protocol</w:t>
      </w:r>
      <w:r w:rsidRPr="001E04ED">
        <w:rPr>
          <w:rFonts w:ascii="Arial" w:hAnsi="Arial" w:cs="Arial"/>
          <w:sz w:val="24"/>
          <w:szCs w:val="24"/>
        </w:rPr>
        <w:t xml:space="preserve"> number</w:t>
      </w:r>
      <w:r>
        <w:rPr>
          <w:rFonts w:ascii="Arial" w:hAnsi="Arial" w:cs="Arial"/>
          <w:sz w:val="24"/>
          <w:szCs w:val="24"/>
        </w:rPr>
        <w:t xml:space="preserve"> (</w:t>
      </w:r>
      <w:r w:rsidR="00E178F8">
        <w:rPr>
          <w:rFonts w:ascii="Arial" w:hAnsi="Arial" w:cs="Arial"/>
          <w:sz w:val="24"/>
          <w:szCs w:val="24"/>
        </w:rPr>
        <w:t>approved</w:t>
      </w:r>
      <w:r>
        <w:rPr>
          <w:rFonts w:ascii="Arial" w:hAnsi="Arial" w:cs="Arial"/>
          <w:sz w:val="24"/>
          <w:szCs w:val="24"/>
        </w:rPr>
        <w:t xml:space="preserve">): </w:t>
      </w:r>
      <w:r w:rsidRPr="001E04ED">
        <w:rPr>
          <w:rFonts w:ascii="Arial" w:hAnsi="Arial" w:cs="Arial"/>
          <w:sz w:val="24"/>
          <w:szCs w:val="24"/>
        </w:rPr>
        <w:t>22-1864</w:t>
      </w:r>
    </w:p>
    <w:p w14:paraId="7712FE78" w14:textId="77777777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</w:p>
    <w:p w14:paraId="3E44811F" w14:textId="339E94FF" w:rsidR="00822795" w:rsidRPr="00822795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</w:rPr>
      </w:pPr>
      <w:r w:rsidRPr="00822795">
        <w:rPr>
          <w:rFonts w:ascii="Arial" w:hAnsi="Arial" w:cs="Arial"/>
          <w:sz w:val="24"/>
          <w:szCs w:val="24"/>
        </w:rPr>
        <w:t xml:space="preserve">Methodology and Statistics for the Behavioral Biomedical and Social Sciences </w:t>
      </w:r>
    </w:p>
    <w:p w14:paraId="65C6CD6E" w14:textId="5E33B62D" w:rsidR="00822795" w:rsidRPr="0046417B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  <w:lang w:val="de-DE"/>
        </w:rPr>
      </w:pPr>
      <w:r w:rsidRPr="0046417B">
        <w:rPr>
          <w:rFonts w:ascii="Arial" w:hAnsi="Arial" w:cs="Arial"/>
          <w:sz w:val="24"/>
          <w:szCs w:val="24"/>
          <w:lang w:val="de-DE"/>
        </w:rPr>
        <w:t>Utrecht Un</w:t>
      </w:r>
      <w:r w:rsidR="0046417B" w:rsidRPr="0046417B">
        <w:rPr>
          <w:rFonts w:ascii="Arial" w:hAnsi="Arial" w:cs="Arial"/>
          <w:sz w:val="24"/>
          <w:szCs w:val="24"/>
          <w:lang w:val="de-DE"/>
        </w:rPr>
        <w:t xml:space="preserve"> </w:t>
      </w:r>
      <w:sdt>
        <w:sdtPr>
          <w:rPr>
            <w:rFonts w:ascii="Arial" w:hAnsi="Arial" w:cs="Arial"/>
            <w:sz w:val="24"/>
            <w:szCs w:val="24"/>
          </w:rPr>
          <w:alias w:val="To edit, see citavi.com/edit"/>
          <w:tag w:val="CitaviPlaceholder#53928ba1-23dd-4747-ad51-82579b275b97"/>
          <w:id w:val="-1993947411"/>
          <w:placeholder>
            <w:docPart w:val="DefaultPlaceholder_-1854013440"/>
          </w:placeholder>
        </w:sdtPr>
        <w:sdtContent>
          <w:r w:rsidR="0046417B">
            <w:rPr>
              <w:rFonts w:ascii="Arial" w:hAnsi="Arial" w:cs="Arial"/>
              <w:sz w:val="24"/>
              <w:szCs w:val="24"/>
            </w:rPr>
            <w:fldChar w:fldCharType="begin"/>
          </w:r>
          <w:r w:rsidR="00F60D67">
            <w:rPr>
              <w:rFonts w:ascii="Arial" w:hAnsi="Arial" w:cs="Arial"/>
              <w:sz w:val="24"/>
              <w:szCs w:val="24"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1YzdjODQ0LTllZWItNDMyMy1iYTQyLWU1ZWVkMGE4YjgwMCIsIlJlZmVyZW5jZUlkIjoiYzdjYjhjYjQtMzBkMS00ZjlkLWIzYTEtYjc0OGEzZDVlOTc1IiwiQmliT25seS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dXNlclxcQXBwRGF0YVxcTG9jYWxcXFRlbXBcXGxzZHV0MmFwLmpwZyIsIlVyaVN0cmluZyI6ImM3Y2I4Y2I0LTMwZDEtNGY5ZC1iM2ExLWI3NDhhM2Q1ZTk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zOC9ucm4zNDc1LWM0IiwiVXJpU3RyaW5nIjoiaHR0cHM6Ly9kb2kub3JnLzEwLjEwMzgvbnJuMzQ3NS1jN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OVQwOTowNDo0MCIsIk1vZGlmaWVkQnkiOiJfQW5pdGEgTHl1YmVub3ZhIiwiSWQiOiIxMGU1OGRmZi0yOGIwLTRmNGEtOWVkOC01Y2Y2NjNhNzA3ZWYiLCJNb2RpZmllZE9uIjoiMjAyMi0xMC0wOVQwOTowNDo0M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BzOi8vd3d3Lm5hdHVyZS5jb20vYXJ0aWNsZXMvbnJuMzQ3NS1jNCIsIlVyaVN0cmluZyI6Imh0dHBzOi8vd3d3Lm5hdHVyZS5jb20vYXJ0aWNsZXMvbnJuMzQ3NS1j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pdGEgTHl1YmVub3ZhIiwiQ3JlYXRlZE9uIjoiMjAyMi0xMC0wOVQwOTowNDo0MCIsIk1vZGlmaWVkQnkiOiJfQW5pdGEgTHl1YmVub3ZhIiwiSWQiOiJkMTI5YjY0Yy0zZWQ1LTQxZDQtYmM3Mi1mZjY2YTExNzdjNDUiLCJNb2RpZmllZE9uIjoiMjAyMi0xMC0wOVQwOTowNDo0MC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IzODIwNzc4IiwiVXJpU3RyaW5nIjoiaHR0cDovL3d3dy5uY2JpLm5sbS5uaWguZ292L3B1Ym1lZC8yMzgyMDc3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MDQvMjAxMyIsIkRhdGUyIjoiMTAvMDQvMjAxMyIsIkRvaSI6IjEwLjEwMzgvbnJuMzQ3NSIsIkVkaXRvcnMiOltdLCJFdmFsdWF0aW9uQ29tcGxleGl0eSI6MCwiRXZhbHVhdGlvblNvdXJjZVRleHRGb3JtYXQiOjAsIkdyb3VwcyI6W3siJHJlZiI6IjE3In1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zOC9ucm4zNDc1IiwiVXJpU3RyaW5nIjoiaHR0cHM6Ly9kb2kub3JnLzEwLjEwMzgvbnJuMzQ3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OVQwOTowMzoxNSIsIk1vZGlmaWVkQnkiOiJfQW5pdGEgTHl1YmVub3ZhIiwiSWQiOiI4MzVhZGQzMS0zZGM4LTQwOTItYmQ3MC02YWM1NTUzNzUwMTgiLCJNb2RpZmllZE9uIjoiMjAyMi0xMC0wOVQwOTowMzoxNS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mh0dHBzOi8vd3d3Lm5hdHVyZS5jb20vYXJ0aWNsZXMvbnJuMzQ3NT9zb3VyY2U9cG9zdF9wYWdlLS0tLS02MjIzMmE1MjM0ZTAtLS0tLS0tLS0tLS0tLS0tLS0tLS0tIiwiVXJpU3RyaW5nIjoiaHR0cHM6Ly93d3cubmF0dXJlLmNvbS9hcnRpY2xlcy9ucm4zNDc1P3NvdXJjZT1wb3N0X3BhZ2UtLS0tLTYyMjMyYTUyMzRlMC0tLS0tLS0tLS0tLS0tLS0tLS0tLS0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zNy8vMDAzMy0yOTA5LjExMi4xLjE1NSIsIlVyaVN0cmluZyI6Imh0dHBzOi8vZG9pLm9yZy8xMC4xMDM3Ly8wMDMzLTI5MDkuMTEyLjEuMTU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5VDA5OjA2OjI0IiwiTW9kaWZpZWRCeSI6Il9Bbml0YSBMeXViZW5vdmEiLCJJZCI6IjYxMGE4MjExLTliYWUtNDAxNi04NGVkLWUzZjdlYWQ2YzU1OSIsIk1vZGlmaWVkT24iOiIyMDIyLTEwLTA5VDA5OjA2OjI0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MTk1NjU2ODMiLCJVcmlTdHJpbmciOiJodHRwOi8vd3d3Lm5jYmkubmxtLm5paC5nb3YvcHVibWVkLzE5NTY1Njgz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DMyNC85NzgwMjAzNzcxNTg3IiwiRWRpdG9ycyI6W10sIkV2YWx1YXRpb25Db21wbGV4aXR5IjowLCJFdmFsdWF0aW9uU291cmNlVGV4dEZvcm1hdCI6MCwiR3JvdXBzIjpbeyIkcmVmIjoiMTcifV0sIkhhc0xhYmVsMSI6ZmFsc2UsIkhhc0xhYmVsMiI6ZmFsc2UsIklzYm4iOiI5NzgxMTM0NzQyNzA3Ii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NDMyNC85NzgwMjAzNzcxNTg3IiwiVXJpU3RyaW5nIjoiaHR0cHM6Ly9kb2kub3JnLzEwLjQzMjQvOTc4MDIwMzc3MTU4N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}</w:instrText>
          </w:r>
          <w:r w:rsidR="0046417B">
            <w:rPr>
              <w:rFonts w:ascii="Arial" w:hAnsi="Arial" w:cs="Arial"/>
              <w:sz w:val="24"/>
              <w:szCs w:val="24"/>
            </w:rPr>
            <w:fldChar w:fldCharType="separate"/>
          </w:r>
          <w:r w:rsidR="0046417B">
            <w:rPr>
              <w:rFonts w:ascii="Arial" w:hAnsi="Arial" w:cs="Arial"/>
              <w:sz w:val="24"/>
              <w:szCs w:val="24"/>
              <w:lang w:val="de-DE"/>
            </w:rPr>
            <w:t xml:space="preserve"> </w:t>
          </w:r>
          <w:r w:rsidR="0046417B">
            <w:rPr>
              <w:rFonts w:ascii="Arial" w:hAnsi="Arial" w:cs="Arial"/>
              <w:sz w:val="24"/>
              <w:szCs w:val="24"/>
            </w:rPr>
            <w:fldChar w:fldCharType="end"/>
          </w:r>
        </w:sdtContent>
      </w:sdt>
      <w:r w:rsidRPr="0046417B">
        <w:rPr>
          <w:rFonts w:ascii="Arial" w:hAnsi="Arial" w:cs="Arial"/>
          <w:sz w:val="24"/>
          <w:szCs w:val="24"/>
          <w:lang w:val="de-DE"/>
        </w:rPr>
        <w:t>iversity</w:t>
      </w:r>
    </w:p>
    <w:p w14:paraId="34833A6B" w14:textId="7F488C94" w:rsidR="00822795" w:rsidRPr="0046417B" w:rsidRDefault="00822795" w:rsidP="00822795">
      <w:pPr>
        <w:spacing w:line="480" w:lineRule="auto"/>
        <w:jc w:val="center"/>
        <w:rPr>
          <w:rFonts w:ascii="Arial" w:hAnsi="Arial" w:cs="Arial"/>
          <w:sz w:val="24"/>
          <w:szCs w:val="24"/>
          <w:lang w:val="de-DE"/>
        </w:rPr>
      </w:pPr>
      <w:r w:rsidRPr="0046417B">
        <w:rPr>
          <w:rFonts w:ascii="Arial" w:hAnsi="Arial" w:cs="Arial"/>
          <w:sz w:val="24"/>
          <w:szCs w:val="24"/>
          <w:lang w:val="de-DE"/>
        </w:rPr>
        <w:t>October 2022</w:t>
      </w:r>
    </w:p>
    <w:p w14:paraId="1D45F6DD" w14:textId="77777777" w:rsidR="00822795" w:rsidRPr="0046417B" w:rsidRDefault="00822795" w:rsidP="003B1236">
      <w:pPr>
        <w:spacing w:line="480" w:lineRule="auto"/>
        <w:rPr>
          <w:rFonts w:ascii="Arial" w:hAnsi="Arial" w:cs="Arial"/>
          <w:sz w:val="24"/>
          <w:szCs w:val="24"/>
          <w:lang w:val="de-DE"/>
        </w:rPr>
      </w:pPr>
    </w:p>
    <w:p w14:paraId="1545B4DF" w14:textId="7C02E124" w:rsidR="003B03BF" w:rsidRPr="0046417B" w:rsidRDefault="00822795" w:rsidP="003B1236">
      <w:pPr>
        <w:spacing w:line="480" w:lineRule="auto"/>
        <w:jc w:val="center"/>
        <w:rPr>
          <w:rFonts w:ascii="Arial" w:hAnsi="Arial" w:cs="Arial"/>
          <w:b/>
          <w:bCs/>
          <w:sz w:val="28"/>
          <w:szCs w:val="28"/>
          <w:lang w:val="de-DE"/>
        </w:rPr>
      </w:pPr>
      <w:r w:rsidRPr="0046417B">
        <w:rPr>
          <w:rFonts w:ascii="Arial" w:hAnsi="Arial" w:cs="Arial"/>
          <w:sz w:val="24"/>
          <w:szCs w:val="24"/>
          <w:lang w:val="de-DE"/>
        </w:rPr>
        <w:t>Candidate journal: Behavior Research Methods</w:t>
      </w:r>
      <w:r w:rsidR="003B03BF" w:rsidRPr="0046417B">
        <w:rPr>
          <w:rFonts w:ascii="Arial" w:hAnsi="Arial" w:cs="Arial"/>
          <w:b/>
          <w:bCs/>
          <w:sz w:val="28"/>
          <w:szCs w:val="28"/>
          <w:lang w:val="de-DE"/>
        </w:rPr>
        <w:br w:type="page"/>
      </w:r>
    </w:p>
    <w:p w14:paraId="64F3865A" w14:textId="5CF58982" w:rsidR="00084ED9" w:rsidRPr="0046417B" w:rsidRDefault="00084ED9" w:rsidP="00822795">
      <w:pPr>
        <w:pStyle w:val="Heading1"/>
        <w:spacing w:line="480" w:lineRule="auto"/>
        <w:rPr>
          <w:rFonts w:ascii="Arial" w:hAnsi="Arial" w:cs="Arial"/>
          <w:lang w:val="de-DE"/>
        </w:rPr>
      </w:pPr>
      <w:r w:rsidRPr="0046417B">
        <w:rPr>
          <w:rFonts w:ascii="Arial" w:hAnsi="Arial" w:cs="Arial"/>
          <w:lang w:val="de-DE"/>
        </w:rPr>
        <w:lastRenderedPageBreak/>
        <w:t>Introduction</w:t>
      </w:r>
    </w:p>
    <w:p w14:paraId="2E0E8926" w14:textId="3CC30488" w:rsidR="003A58F9" w:rsidRPr="00822795" w:rsidRDefault="003A58F9" w:rsidP="00822795">
      <w:pPr>
        <w:spacing w:line="480" w:lineRule="auto"/>
        <w:jc w:val="both"/>
        <w:rPr>
          <w:rFonts w:ascii="Arial" w:hAnsi="Arial" w:cs="Arial"/>
        </w:rPr>
      </w:pPr>
      <w:r w:rsidRPr="0046417B">
        <w:rPr>
          <w:rFonts w:ascii="Arial" w:hAnsi="Arial" w:cs="Arial"/>
          <w:lang w:val="de-DE"/>
        </w:rPr>
        <w:t xml:space="preserve">Much focus has been given to the necessity to accumulate evidence across replications in order to gain certainty about the presence of an effect and its size. </w:t>
      </w:r>
      <w:r w:rsidR="009E2DCC" w:rsidRPr="0046417B">
        <w:rPr>
          <w:rFonts w:ascii="Arial" w:hAnsi="Arial" w:cs="Arial"/>
          <w:lang w:val="de-DE"/>
        </w:rPr>
        <w:t>To this end, m</w:t>
      </w:r>
      <w:r w:rsidRPr="0046417B">
        <w:rPr>
          <w:rFonts w:ascii="Arial" w:hAnsi="Arial" w:cs="Arial"/>
          <w:lang w:val="de-DE"/>
        </w:rPr>
        <w:t xml:space="preserve">eta-analysis </w:t>
      </w:r>
      <w:r w:rsidR="009E2DCC" w:rsidRPr="0046417B">
        <w:rPr>
          <w:rFonts w:ascii="Arial" w:hAnsi="Arial" w:cs="Arial"/>
          <w:lang w:val="de-DE"/>
        </w:rPr>
        <w:t xml:space="preserve">and </w:t>
      </w:r>
      <w:r w:rsidRPr="0046417B">
        <w:rPr>
          <w:rFonts w:ascii="Arial" w:hAnsi="Arial" w:cs="Arial"/>
          <w:lang w:val="de-DE"/>
        </w:rPr>
        <w:t>Bayesian Sequential Updating (BSU</w:t>
      </w:r>
      <w:r w:rsidR="00951605" w:rsidRPr="0046417B">
        <w:rPr>
          <w:rFonts w:ascii="Arial" w:hAnsi="Arial" w:cs="Arial"/>
          <w:lang w:val="de-DE"/>
        </w:rPr>
        <w:t xml:space="preserve">; </w:t>
      </w:r>
      <w:sdt>
        <w:sdtPr>
          <w:rPr>
            <w:rFonts w:ascii="Arial" w:hAnsi="Arial" w:cs="Arial"/>
          </w:rPr>
          <w:alias w:val="To edit, see citavi.com/edit"/>
          <w:tag w:val="CitaviPlaceholder#5c65d303-35ce-45ab-8370-1383f2940bc9"/>
          <w:id w:val="624590410"/>
          <w:placeholder>
            <w:docPart w:val="DefaultPlaceholder_-1854013440"/>
          </w:placeholder>
        </w:sdtPr>
        <w:sdtContent>
          <w:r w:rsidR="00951605">
            <w:rPr>
              <w:rFonts w:ascii="Arial" w:hAnsi="Arial" w:cs="Arial"/>
              <w:noProof/>
            </w:rPr>
            <w:fldChar w:fldCharType="begin"/>
          </w:r>
          <w:r w:rsidR="0046417B" w:rsidRPr="0046417B">
            <w:rPr>
              <w:rFonts w:ascii="Arial" w:hAnsi="Arial" w:cs="Arial"/>
              <w:noProof/>
              <w:lang w:val="de-DE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yNWZkYzdiLWEzYTItNDJiYy04YzY1LWU2MzBmZTdlYzkxNiIsIlJhbmdlTGVuZ3RoIjo1MSwiUmVmZXJlbmNlSWQiOiJlYTMxOTYzNi1mMTgwLTQyZTktYmI5OC00YzQ0NDlhOWRj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J9LCJOdW1iZXJpbmdUeXBlIjowLCJOdW1lcmFsU3lzdGVtIjoyLCJTdGFydFBhZ2UiOnsiJGlkIjoiNSIsIiR0eXBlIjoiU3dpc3NBY2FkZW1pYy5QYWdlTnVtYmVyLCBTd2lzc0FjYWRlbWljIiwiSXNGdWxseU51bWVyaWMiOmZhbHNlLCJOdW1iZXJpbmdUeXBlIjowLCJOdW1lcmFsU3lzdGVtIjoyfX0sIlBlcnNvbk9ubHkiOnRydWUsIlJlZmVyZW5jZSI6eyIkaWQiOiI2IiwiJHR5cGUiOiJTd2lzc0FjYWRlbWljLkNpdGF2aS5SZWZlcmVuY2UsIFN3aXNzQWNhZGVtaWMuQ2l0YXZpIiwiQWJzdHJhY3RDb21wbGV4aXR5IjowLCJBYnN0cmFjdFNvdXJjZVRleHRGb3JtYXQiOjAsIkF1dGhvcnMiOlt7IiRpZCI6IjciLCI</w:instrText>
          </w:r>
          <w:r w:rsidR="0046417B">
            <w:rPr>
              <w:rFonts w:ascii="Arial" w:hAnsi="Arial" w:cs="Arial"/>
              <w:noProof/>
            </w:rPr>
            <w:instrText>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1c2VyXFxBcHBEYXRhXFxMb2NhbFxcVGVtcFxceXdkd3FrZG8uanBnIiwiVXJpU3RyaW5nIjoiZWEzMTk2MzYtZjE4MC00MmU5LWJiOTgtNGM0NDQ5YTlkY2Q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yMTkvb3NmLmlvL3czczNzIiwiRWRpdG9ycyI6W10sIkV2YWx1YXRpb25Db21wbGV4aXR5IjowLCJFdmFsdWF0aW9uU291cmNlVGV4dEZvcm1hdCI6MCwiR3JvdXBzIjpbeyIkaWQiOiIxNC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zEyMTkvb3NmLmlvL3czczNzIiwiVXJpU3RyaW5nIjoiaHR0cHM6Ly9kb2kub3JnLzEwLjMxMjE5L29zZi5pby93M3Mzc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}</w:instrText>
          </w:r>
          <w:r w:rsidR="00951605">
            <w:rPr>
              <w:rFonts w:ascii="Arial" w:hAnsi="Arial" w:cs="Arial"/>
              <w:noProof/>
            </w:rPr>
            <w:fldChar w:fldCharType="separate"/>
          </w:r>
          <w:hyperlink w:anchor="_CTVL001ea319636f18042e9bb984c4449a9dcd2" w:tooltip="Schönbrodt, F. D., Wagenmakers, E.-J., Zehetleitner, M., &amp; Perugini, M. (2016). Sequential hypothesis testing with Bayes factors: Efficiently testing …" w:history="1">
            <w:r w:rsidR="0046417B">
              <w:rPr>
                <w:rFonts w:ascii="Arial" w:hAnsi="Arial" w:cs="Arial"/>
                <w:noProof/>
              </w:rPr>
              <w:t>Schönbrodt, Wagenmakers, Zehetleitner, and Perugini</w:t>
            </w:r>
          </w:hyperlink>
          <w:r w:rsidR="00951605">
            <w:rPr>
              <w:rFonts w:ascii="Arial" w:hAnsi="Arial" w:cs="Arial"/>
              <w:noProof/>
            </w:rPr>
            <w:fldChar w:fldCharType="end"/>
          </w:r>
        </w:sdtContent>
      </w:sdt>
      <w:r w:rsidR="00951605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916d550b-95f3-489e-ab07-b79c8d03a013"/>
          <w:id w:val="-84086110"/>
          <w:placeholder>
            <w:docPart w:val="DefaultPlaceholder_-1854013440"/>
          </w:placeholder>
        </w:sdtPr>
        <w:sdtContent>
          <w:r w:rsidR="00951605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MmYwZDkxLTA3YmUtNDdjYy1iYzUyLTkxMDgwMjZlNDVjMyIsIlJhbmdlTGVuZ3RoIjo0LCJSZWZlcmVuY2VJZCI6ImVhMzE5NjM2LWYxODAtNDJlOS1iYjk4LTRjNDQ0OWE5ZGNkMi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VzZXJcXEFwcERhdGFcXExvY2FsXFxUZW1wXFx5d2R3cWtkby5qcGciLCJVcmlTdHJpbmciOiJlYTMxOTYzNi1mMTgwLTQyZTktYmI5OC00YzQ0NDlhOWRjZ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TIxOS9vc2YuaW8vdzNzM3MiLCJFZGl0b3JzIjpbXSwiRXZhbHVhdGlvbkNvbXBsZXhpdHkiOjAsIkV2YWx1YXRpb25Tb3VyY2VUZXh0Rm9ybWF0IjowLCJHcm91cHMiOlt7IiRpZCI6IjE0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MTIxOS9vc2YuaW8vdzNzM3MiLCJVcmlTdHJpbmciOiJodHRwczovL2RvaS5vcmcvMTAuMzEyMTkvb3NmLmlvL3czczN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}</w:instrText>
          </w:r>
          <w:r w:rsidR="00951605">
            <w:rPr>
              <w:rFonts w:ascii="Arial" w:hAnsi="Arial" w:cs="Arial"/>
              <w:noProof/>
            </w:rPr>
            <w:fldChar w:fldCharType="separate"/>
          </w:r>
          <w:hyperlink w:anchor="_CTVL001ea319636f18042e9bb984c4449a9dcd2" w:tooltip="Schönbrodt, F. D., Wagenmakers, E.-J., Zehetleitner, M., &amp; Perugini, M. (2016). Sequential hypothesis testing with Bayes factors: Efficiently testing …" w:history="1">
            <w:r w:rsidR="0046417B">
              <w:rPr>
                <w:rFonts w:ascii="Arial" w:hAnsi="Arial" w:cs="Arial"/>
                <w:noProof/>
              </w:rPr>
              <w:t>2016</w:t>
            </w:r>
          </w:hyperlink>
          <w:r w:rsidR="00951605">
            <w:rPr>
              <w:rFonts w:ascii="Arial" w:hAnsi="Arial" w:cs="Arial"/>
              <w:noProof/>
            </w:rPr>
            <w:fldChar w:fldCharType="end"/>
          </w:r>
        </w:sdtContent>
      </w:sdt>
      <w:r w:rsidR="00951605">
        <w:rPr>
          <w:rFonts w:ascii="Arial" w:hAnsi="Arial" w:cs="Arial"/>
        </w:rPr>
        <w:t xml:space="preserve">) </w:t>
      </w:r>
      <w:r w:rsidR="009E2DCC" w:rsidRPr="00822795">
        <w:rPr>
          <w:rFonts w:ascii="Arial" w:hAnsi="Arial" w:cs="Arial"/>
        </w:rPr>
        <w:t>are among the available tools that can be used</w:t>
      </w:r>
      <w:r w:rsidRPr="00822795">
        <w:rPr>
          <w:rFonts w:ascii="Arial" w:hAnsi="Arial" w:cs="Arial"/>
        </w:rPr>
        <w:t xml:space="preserve">. However, both </w:t>
      </w:r>
      <w:r w:rsidR="008C6520" w:rsidRPr="00822795">
        <w:rPr>
          <w:rFonts w:ascii="Arial" w:hAnsi="Arial" w:cs="Arial"/>
        </w:rPr>
        <w:t>are problematic</w:t>
      </w:r>
      <w:r w:rsidRPr="00822795">
        <w:rPr>
          <w:rFonts w:ascii="Arial" w:hAnsi="Arial" w:cs="Arial"/>
        </w:rPr>
        <w:t xml:space="preserve"> </w:t>
      </w:r>
      <w:r w:rsidR="008C6520" w:rsidRPr="00822795">
        <w:rPr>
          <w:rFonts w:ascii="Arial" w:hAnsi="Arial" w:cs="Arial"/>
        </w:rPr>
        <w:t xml:space="preserve">when aggregating </w:t>
      </w:r>
      <w:r w:rsidR="00062760" w:rsidRPr="00822795">
        <w:rPr>
          <w:rFonts w:ascii="Arial" w:hAnsi="Arial" w:cs="Arial"/>
        </w:rPr>
        <w:t xml:space="preserve">effects </w:t>
      </w:r>
      <w:r w:rsidR="008C6520" w:rsidRPr="00822795">
        <w:rPr>
          <w:rFonts w:ascii="Arial" w:hAnsi="Arial" w:cs="Arial"/>
        </w:rPr>
        <w:t>over conceptual replications, i.e.,</w:t>
      </w:r>
      <w:r w:rsidRPr="00822795">
        <w:rPr>
          <w:rFonts w:ascii="Arial" w:hAnsi="Arial" w:cs="Arial"/>
        </w:rPr>
        <w:t xml:space="preserve"> studies </w:t>
      </w:r>
      <w:r w:rsidR="00FE328B" w:rsidRPr="00822795">
        <w:rPr>
          <w:rFonts w:ascii="Arial" w:hAnsi="Arial" w:cs="Arial"/>
        </w:rPr>
        <w:t xml:space="preserve">that investigate the same effect </w:t>
      </w:r>
      <w:r w:rsidR="00062760" w:rsidRPr="00822795">
        <w:rPr>
          <w:rFonts w:ascii="Arial" w:hAnsi="Arial" w:cs="Arial"/>
        </w:rPr>
        <w:t xml:space="preserve">but </w:t>
      </w:r>
      <w:r w:rsidRPr="00822795">
        <w:rPr>
          <w:rFonts w:ascii="Arial" w:hAnsi="Arial" w:cs="Arial"/>
        </w:rPr>
        <w:t>differ in design, operationalization of the dependent variable, or measurement of the variables</w:t>
      </w:r>
      <w:r w:rsidR="00062760"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476e95fa-54d2-4de5-976a-aed0c209d8cc"/>
          <w:id w:val="-183174399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YWFiYjc3LWI0ZDgtNDY0NS1hYjkyLTM4M2E3MTUyMGZhMyIsIlJhbmdlTGVuZ3RoIjoyNSwiUmVmZXJlbmNlSWQiOiJlZDIwZWRkMi1kOWZhLTRiM2MtOTVlOS1hOGMxNTkwOGU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pZCI6IjgiLCIkdHlwZSI6IlN3aXNzQWNhZGVtaWMuQ2l0YXZpLlByb2plY3QsIFN3aXNzQWNhZGVtaWMuQ2l0YXZpIn19LHsiJGlkIjoiOS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yZWYiOiI4In19XSwiQ2l0YXRpb25LZXlVcGRhdGVUeXBlIjowLCJDb2xsYWJvcmF0b3JzIjpbXSwiRGF0ZSI6IjIwMjIiLCJFZGl0b3JzIjpbXSwiRXZhbHVhdGlvbkNvbXBsZXhpdHkiOjAsIkV2YWx1YXRpb25Tb3VyY2VUZXh0Rm9ybWF0IjowLCJHcm91cHMiOlt7IiRpZCI6IjEw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w:anchor="_CTVL001ed20edd2d9fa4b3c95e9a8c15908e1b4" w:tooltip="Klugkist, I., &amp; Volker, T. B. (2022). Bayesian Evidence Synthesis for Informative Hypotheses: An introduction, Manuscript submitted for publication." w:history="1">
            <w:r w:rsidR="0046417B">
              <w:rPr>
                <w:rFonts w:ascii="Arial" w:hAnsi="Arial" w:cs="Arial"/>
                <w:noProof/>
              </w:rPr>
              <w:t>(Klugkist &amp; Volker, 2022)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>A</w:t>
      </w:r>
      <w:r w:rsidR="00EA6F42" w:rsidRPr="00822795">
        <w:rPr>
          <w:rFonts w:ascii="Arial" w:hAnsi="Arial" w:cs="Arial"/>
        </w:rPr>
        <w:t>n</w:t>
      </w:r>
      <w:r w:rsidRPr="00822795">
        <w:rPr>
          <w:rFonts w:ascii="Arial" w:hAnsi="Arial" w:cs="Arial"/>
        </w:rPr>
        <w:t xml:space="preserve"> alternative tool that could tackle this problem is Bayesian Evidence Synthesis (BES</w:t>
      </w:r>
      <w:r w:rsidR="00C73156" w:rsidRPr="00822795">
        <w:rPr>
          <w:rFonts w:ascii="Arial" w:hAnsi="Arial" w:cs="Arial"/>
        </w:rPr>
        <w:t>;</w:t>
      </w:r>
      <w:r w:rsidR="00100409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2e85462f-0831-43b4-97b4-f7f214f26993"/>
          <w:id w:val="-1599323847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F60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wYTJiYmMzLTM5ODktNDRmZC1hYmVmLTEzOTU0ZTI3Y2RhNyIsIlJhbmdlTGVuZ3RoIjozNSwiUmVmZXJlbmNlSWQiOiJjZmVhYTcwMS1mMWIwLTQ1N2UtODlmNS01MTZlYzg0ODBlNj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1c2VyXFxBcHBEYXRhXFxMb2NhbFxcVGVtcFxca2k0dm9ya3YuanBnIiwiVXJpU3RyaW5nIjoiY2ZlYWE3MDEtZjFiMC00NTdlLTg5ZjUtNTE2ZWM4NDgwZTY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3Ny8wMDQ5MTI0MTEyNDY0ODY3IiwiRWRpdG9ycyI6W10sIkV2YWx1YXRpb25Db21wbGV4aXR5IjowLCJFdmFsdWF0aW9uU291cmNlVGV4dEZvcm1hdCI6MCwiR3JvdXBzIjpbeyIkaWQiOiIxNC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YW5ndWFnZSI6ImVu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3Ny8wMDQ5MTI0MTEyNDY0ODY3IiwiVXJpU3RyaW5nIjoiaHR0cHM6Ly9kb2kub3JnLzEwLjExNzcvMDA0OTEyNDExMjQ2NDg2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jowMzowMCIsIk1vZGlmaWVkQnkiOiJfQW5pdGEgTHl1YmVub3ZhIiwiSWQiOiI4MTljMzU3ZC1kN2EzLTQ2YzMtYmNjYi02NGIzNGYwNzM3NDEiLCJNb2RpZmllZE9uIjoiMjAyMi0xMC0wNFQyMjowMz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m91cm5hbHMuc2FnZXB1Yi5jb20vZG9pL2Ficy8xMC4xMTc3LzAwNDkxMjQxMTI0NjQ4Njc/Y2FzYV90b2tlbj1raS1jM3htZy03c2FhYWFhOnQ0dXc3anVvdnJqZ2phOGc1ZW04ejVvaGx0ZXhqZ3drd2xjcmZlcmo3anlscnB1aW1kNHh2aTlrcHRrdmlubnoweGhyOGJhaXlqdyIsIlVyaVN0cmluZyI6Imh0dHBzOi8vam91cm5hbHMuc2FnZXB1Yi5jb20vZG9pL2Ficy8xMC4xMTc3LzAwNDkxMjQxMTI0NjQ4Njc/Y2FzYV90b2tlbj1raS1jM3htZy03c2FhYWFhOnQ0dXc3anVvdnJqZ2phOGc1ZW04ejVvaGx0ZXhqZ3drd2xjcmZlcmo3anlscnB1aW1kNHh2aTlrcHRrdmlubnoweGhyOGJhaXlqd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w:anchor="_CTVL001cfeaa701f1b0457e89f5516ec8480e60" w:tooltip="Kuiper, R. M., Buskens, V., Raub, W., &amp; Hoijtink, H. (2013). Combining Statistical Evidence From Several Studies. Sociological Methods &amp; Research, 42(…" w:history="1">
            <w:r w:rsidR="0046417B">
              <w:rPr>
                <w:rFonts w:ascii="Arial" w:hAnsi="Arial" w:cs="Arial"/>
                <w:noProof/>
              </w:rPr>
              <w:t>Kuiper, Buskens, Raub, and Hoijtink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5426717d-cd92-49c7-a274-87c5cc2aa6c7"/>
          <w:id w:val="777075210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F60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iNTc5NDhiLTVhYjUtNGRmOS04OWI4LWE3MjdjMDgyN2EwYSIsIlJhbmdlTGVuZ3RoIjo0LCJSZWZlcmVuY2VJZCI6ImNmZWFhNzAxLWYxYjAtNDU3ZS04OWY1LTUxNmVjODQ4MGU2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HVzZXJcXEFwcERhdGFcXExvY2FsXFxUZW1wXFxraTR2b3Jrdi5qcGciLCJVcmlTdHJpbmciOiJjZmVhYTcwMS1mMWIwLTQ1N2UtODlmNS01MTZlYzg0ODBlN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TI0NjQ4NjciLCJFZGl0b3JzIjpbXSwiRXZhbHVhdGlvbkNvbXBsZXhpdHkiOjAsIkV2YWx1YXRpb25Tb3VyY2VUZXh0Rm9ybWF0IjowLCJHcm91cHMiOlt7IiRpZCI6IjE0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hbmd1YWdlIjoiZW4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Tc3LzAwNDkxMjQxMTI0NjQ4NjciLCJVcmlTdHJpbmciOiJodHRwczovL2RvaS5vcmcvMTAuMTE3Ny8wMDQ5MTI0MTEyNDY0ODY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yOjAzOjAwIiwiTW9kaWZpZWRCeSI6Il9Bbml0YSBMeXViZW5vdmEiLCJJZCI6IjgxOWMzNTdkLWQ3YTMtNDZjMy1iY2NiLTY0YjM0ZjA3Mzc0MSIsIk1vZGlmaWVkT24iOiIyMDIyLTEwLTA0VDIyOjAzOjAw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qb3VybmFscy5zYWdlcHViLmNvbS9kb2kvYWJzLzEwLjExNzcvMDA0OTEyNDExMjQ2NDg2Nz9jYXNhX3Rva2VuPWtpLWMzeG1nLTdzYWFhYWE6dDR1dzdqdW92cmpnamE4ZzVlbTh6NW9obHRleGpnd2t3bGNyZmVyajdqeWxycHVpbWQ0eHZpOWtwdGt2aW5uejB4aHI4YmFpeWp3IiwiVXJpU3RyaW5nIjoiaHR0cHM6Ly9qb3VybmFscy5zYWdlcHViLmNvbS9kb2kvYWJzLzEwLjExNzcvMDA0OTEyNDExMjQ2NDg2Nz9jYXNhX3Rva2VuPWtpLWMzeG1nLTdzYWFhYWE6dDR1dzdqdW92cmpnamE4ZzVlbTh6NW9obHRleGpnd2t3bGNyZmVyajdqeWxycHVpbWQ0eHZpOWtwdGt2aW5uejB4aHI4YmFpeWp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yMDEzIn1dfSwiVGFnIjoiQ2l0YXZpUGxhY2Vob2xkZXIjNTQyNjcxN2QtY2Q5Mi00OWM3LWEyNzQtODdjNWNjMmFhNmM3IiwiVGV4dCI6IjIwMTMiLCJXQUlWZXJzaW9uIjoiNi4xNC4wLjAifQ=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w:anchor="_CTVL001cfeaa701f1b0457e89f5516ec8480e60" w:tooltip="Kuiper, R. M., Buskens, V., Raub, W., &amp; Hoijtink, H. (2013). Combining Statistical Evidence From Several Studies. Sociological Methods &amp; Research, 42(…" w:history="1">
            <w:r w:rsidR="0046417B">
              <w:rPr>
                <w:rFonts w:ascii="Arial" w:hAnsi="Arial" w:cs="Arial"/>
                <w:noProof/>
              </w:rPr>
              <w:t>2013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DF6C0A" w:rsidRPr="00822795">
        <w:rPr>
          <w:rFonts w:ascii="Arial" w:hAnsi="Arial" w:cs="Arial"/>
        </w:rPr>
        <w:t>). Instead of pooling effect sizes or dat</w:t>
      </w:r>
      <w:r w:rsidR="0006567D" w:rsidRPr="00822795">
        <w:rPr>
          <w:rFonts w:ascii="Arial" w:hAnsi="Arial" w:cs="Arial"/>
        </w:rPr>
        <w:t>a,</w:t>
      </w:r>
      <w:r w:rsidRPr="00822795">
        <w:rPr>
          <w:rFonts w:ascii="Arial" w:hAnsi="Arial" w:cs="Arial"/>
        </w:rPr>
        <w:t xml:space="preserve"> BES aggregates evidence at the level of hypothesis</w:t>
      </w:r>
      <w:r w:rsidR="001A5ACE" w:rsidRPr="00822795">
        <w:rPr>
          <w:rFonts w:ascii="Arial" w:hAnsi="Arial" w:cs="Arial"/>
        </w:rPr>
        <w:t>.</w:t>
      </w:r>
      <w:r w:rsidRPr="00822795">
        <w:rPr>
          <w:rFonts w:ascii="Arial" w:hAnsi="Arial" w:cs="Arial"/>
        </w:rPr>
        <w:t xml:space="preserve"> </w:t>
      </w:r>
      <w:r w:rsidR="001A5ACE" w:rsidRPr="00822795">
        <w:rPr>
          <w:rFonts w:ascii="Arial" w:hAnsi="Arial" w:cs="Arial"/>
        </w:rPr>
        <w:t>T</w:t>
      </w:r>
      <w:r w:rsidRPr="00822795">
        <w:rPr>
          <w:rFonts w:ascii="Arial" w:hAnsi="Arial" w:cs="Arial"/>
        </w:rPr>
        <w:t xml:space="preserve">hat is, </w:t>
      </w:r>
      <w:r w:rsidR="00C73156" w:rsidRPr="00822795">
        <w:rPr>
          <w:rFonts w:ascii="Arial" w:hAnsi="Arial" w:cs="Arial"/>
        </w:rPr>
        <w:t xml:space="preserve">a </w:t>
      </w:r>
      <w:r w:rsidRPr="00822795">
        <w:rPr>
          <w:rFonts w:ascii="Arial" w:hAnsi="Arial" w:cs="Arial"/>
        </w:rPr>
        <w:t>Bayes factor</w:t>
      </w:r>
      <w:r w:rsidR="000A54F4" w:rsidRPr="00822795">
        <w:rPr>
          <w:rFonts w:ascii="Arial" w:hAnsi="Arial" w:cs="Arial"/>
        </w:rPr>
        <w:t xml:space="preserve"> (BF</w:t>
      </w:r>
      <w:r w:rsidR="00C73156" w:rsidRPr="00822795">
        <w:rPr>
          <w:rFonts w:ascii="Arial" w:hAnsi="Arial" w:cs="Arial"/>
        </w:rPr>
        <w:t>;</w:t>
      </w:r>
      <w:r w:rsidR="00100409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8e3b63ca-1119-4d63-ba92-40bf54a8fa42"/>
          <w:id w:val="127259197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MmQ1ZTRhLTIxNTMtNDQwZC1iYjg0LTE5MWNjZDhmMTlhZSIsIlJhbmdlTGVuZ3RoIjoxNiwiUmVmZXJlbmNlSWQiOiJhOWQyYmZmMy02MTM2LTQ1NjctODU0Yi00NTU4Mjk4ODM1ZD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dXNlclxcQXBwRGF0YVxcTG9jYWxcXFRlbXBcXDBjcWpycnFvLmpwZyIsIlVyaVN0cmluZyI6ImE5ZDJiZmYzLTYxMzYtNDU2Ny04NTRiLTQ1NTgyOTg4MzVk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I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FuZ3VhZ2UiOiJlbi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nRhbmRmb25saW5lLmNvbS9kb2kvYWJzLzEwLjEwODAvMDE2MjE0NTkuMTk5NS4xMDQ3NjU3MiIsIlVyaVN0cmluZyI6Imh0dHBzOi8vd3d3LnRhbmRmb25saW5lLmNvbS9kb2kvYWJzLzEwLjEwODAvMDE2MjE0NTkuMTk5NS4xMDQ3NjU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w:anchor="_CTVL001a9d2bff361364567854b4558298835d8" w:tooltip="Kass, R. E., &amp; Raftery, A. E. (1995). Bayes Factors. Journal of the American Statistical Association, 90(430), 773–795." w:history="1">
            <w:r w:rsidR="0046417B">
              <w:rPr>
                <w:rFonts w:ascii="Arial" w:hAnsi="Arial" w:cs="Arial"/>
                <w:noProof/>
              </w:rPr>
              <w:t>Kass and Raftery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100409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da87b943-556b-4919-859b-8ad80b7a0ff8"/>
          <w:id w:val="1437783426"/>
          <w:placeholder>
            <w:docPart w:val="DefaultPlaceholder_-1854013440"/>
          </w:placeholder>
        </w:sdtPr>
        <w:sdtContent>
          <w:r w:rsidR="00100409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TQzMzJiLTNjMDMtNGFkZS1hYjA5LTEwNzAyZjQ0ODk2MiIsIlJhbmdlTGVuZ3RoIjo0LCJSZWZlcmVuY2VJZCI6ImE5ZDJiZmYzLTYxMzYtNDU2Ny04NTRiLTQ1NTgyOTg4MzVk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1c2VyXFxBcHBEYXRhXFxMb2NhbFxcVGVtcFxcMGNxanJycW8uanBnIiwiVXJpU3RyaW5nIjoiYTlkMmJmZjMtNjEzNi00NTY3LTg1NGItNDU1ODI5ODgzNW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Mi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YW5ndWFnZSI6ImVu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dGFuZGZvbmxpbmUuY29tL2RvaS9hYnMvMTAuMTA4MC8wMTYyMTQ1OS4xOTk1LjEwNDc2NTcyIiwiVXJpU3RyaW5nIjoiaHR0cHM6Ly93d3cudGFuZGZvbmxpbmUuY29tL2RvaS9hYnMvMTAuMTA4MC8wMTYyMTQ1OS4xOTk1LjEwNDc2N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MTk5NSJ9XX0sIlRhZyI6IkNpdGF2aVBsYWNlaG9sZGVyI2RhODdiOTQzLTU1NmItNDkxOS04NTliLThhZDgwYjdhMGZmOCIsIlRleHQiOiIxOTk1IiwiV0FJVmVyc2lvbiI6IjYuMTQuMC4wIn0=}</w:instrText>
          </w:r>
          <w:r w:rsidR="00100409">
            <w:rPr>
              <w:rFonts w:ascii="Arial" w:hAnsi="Arial" w:cs="Arial"/>
              <w:noProof/>
            </w:rPr>
            <w:fldChar w:fldCharType="separate"/>
          </w:r>
          <w:hyperlink w:anchor="_CTVL001a9d2bff361364567854b4558298835d8" w:tooltip="Kass, R. E., &amp; Raftery, A. E. (1995). Bayes Factors. Journal of the American Statistical Association, 90(430), 773–795." w:history="1">
            <w:r w:rsidR="0046417B">
              <w:rPr>
                <w:rFonts w:ascii="Arial" w:hAnsi="Arial" w:cs="Arial"/>
                <w:noProof/>
              </w:rPr>
              <w:t>1995</w:t>
            </w:r>
          </w:hyperlink>
          <w:r w:rsidR="00100409">
            <w:rPr>
              <w:rFonts w:ascii="Arial" w:hAnsi="Arial" w:cs="Arial"/>
              <w:noProof/>
            </w:rPr>
            <w:fldChar w:fldCharType="end"/>
          </w:r>
        </w:sdtContent>
      </w:sdt>
      <w:r w:rsidR="000A54F4" w:rsidRPr="00822795">
        <w:rPr>
          <w:rFonts w:ascii="Arial" w:hAnsi="Arial" w:cs="Arial"/>
        </w:rPr>
        <w:t>)</w:t>
      </w:r>
      <w:r w:rsidR="00EA6F42" w:rsidRPr="00822795">
        <w:rPr>
          <w:rFonts w:ascii="Arial" w:hAnsi="Arial" w:cs="Arial"/>
        </w:rPr>
        <w:t xml:space="preserve"> is</w:t>
      </w:r>
      <w:r w:rsidRPr="00822795">
        <w:rPr>
          <w:rFonts w:ascii="Arial" w:hAnsi="Arial" w:cs="Arial"/>
        </w:rPr>
        <w:t xml:space="preserve"> used to quantify the </w:t>
      </w:r>
      <w:r w:rsidR="00EA6F42" w:rsidRPr="00822795">
        <w:rPr>
          <w:rFonts w:ascii="Arial" w:hAnsi="Arial" w:cs="Arial"/>
        </w:rPr>
        <w:t xml:space="preserve">relative </w:t>
      </w:r>
      <w:r w:rsidRPr="00822795">
        <w:rPr>
          <w:rFonts w:ascii="Arial" w:hAnsi="Arial" w:cs="Arial"/>
        </w:rPr>
        <w:t xml:space="preserve">support for </w:t>
      </w:r>
      <w:r w:rsidR="00EA6F42" w:rsidRPr="00822795">
        <w:rPr>
          <w:rFonts w:ascii="Arial" w:hAnsi="Arial" w:cs="Arial"/>
        </w:rPr>
        <w:t xml:space="preserve">one hypothesis over another </w:t>
      </w:r>
      <w:r w:rsidRPr="00822795">
        <w:rPr>
          <w:rFonts w:ascii="Arial" w:hAnsi="Arial" w:cs="Arial"/>
        </w:rPr>
        <w:t xml:space="preserve">in each study and BES aggregates </w:t>
      </w:r>
      <w:r w:rsidR="00EA6F42" w:rsidRPr="00822795">
        <w:rPr>
          <w:rFonts w:ascii="Arial" w:hAnsi="Arial" w:cs="Arial"/>
        </w:rPr>
        <w:t>the B</w:t>
      </w:r>
      <w:r w:rsidR="008C6520" w:rsidRPr="00822795">
        <w:rPr>
          <w:rFonts w:ascii="Arial" w:hAnsi="Arial" w:cs="Arial"/>
        </w:rPr>
        <w:t xml:space="preserve">Fs </w:t>
      </w:r>
      <w:r w:rsidRPr="00822795">
        <w:rPr>
          <w:rFonts w:ascii="Arial" w:hAnsi="Arial" w:cs="Arial"/>
        </w:rPr>
        <w:t xml:space="preserve">to </w:t>
      </w:r>
      <w:r w:rsidR="00DC7D9C" w:rsidRPr="00822795">
        <w:rPr>
          <w:rFonts w:ascii="Arial" w:hAnsi="Arial" w:cs="Arial"/>
        </w:rPr>
        <w:t>quantify</w:t>
      </w:r>
      <w:r w:rsidRPr="00822795">
        <w:rPr>
          <w:rFonts w:ascii="Arial" w:hAnsi="Arial" w:cs="Arial"/>
        </w:rPr>
        <w:t xml:space="preserve"> the overall support across all studies. However,</w:t>
      </w:r>
      <w:r w:rsidR="00B22AED">
        <w:rPr>
          <w:rFonts w:ascii="Arial" w:hAnsi="Arial" w:cs="Arial"/>
        </w:rPr>
        <w:t xml:space="preserve"> the performance of</w:t>
      </w:r>
      <w:r w:rsidRPr="00822795">
        <w:rPr>
          <w:rFonts w:ascii="Arial" w:hAnsi="Arial" w:cs="Arial"/>
        </w:rPr>
        <w:t xml:space="preserve"> BES has not been thoroughly investigated in</w:t>
      </w:r>
      <w:r w:rsidR="00C5610F" w:rsidRPr="00822795">
        <w:rPr>
          <w:rFonts w:ascii="Arial" w:hAnsi="Arial" w:cs="Arial"/>
        </w:rPr>
        <w:t xml:space="preserve"> realistic</w:t>
      </w:r>
      <w:r w:rsidRPr="00822795">
        <w:rPr>
          <w:rFonts w:ascii="Arial" w:hAnsi="Arial" w:cs="Arial"/>
        </w:rPr>
        <w:t xml:space="preserve"> situations when</w:t>
      </w:r>
      <w:r w:rsidR="0076600A" w:rsidRPr="00822795">
        <w:rPr>
          <w:rFonts w:ascii="Arial" w:hAnsi="Arial" w:cs="Arial"/>
        </w:rPr>
        <w:t xml:space="preserve"> the</w:t>
      </w:r>
      <w:r w:rsidRPr="00822795">
        <w:rPr>
          <w:rFonts w:ascii="Arial" w:hAnsi="Arial" w:cs="Arial"/>
        </w:rPr>
        <w:t xml:space="preserve"> studies</w:t>
      </w:r>
      <w:r w:rsidR="0076600A" w:rsidRPr="00822795">
        <w:rPr>
          <w:rFonts w:ascii="Arial" w:hAnsi="Arial" w:cs="Arial"/>
        </w:rPr>
        <w:t xml:space="preserve"> in the set</w:t>
      </w:r>
      <w:r w:rsidRPr="00822795">
        <w:rPr>
          <w:rFonts w:ascii="Arial" w:hAnsi="Arial" w:cs="Arial"/>
        </w:rPr>
        <w:t xml:space="preserve"> have different evidential value</w:t>
      </w:r>
      <w:r w:rsidR="00FE328B" w:rsidRPr="00822795">
        <w:rPr>
          <w:rFonts w:ascii="Arial" w:hAnsi="Arial" w:cs="Arial"/>
        </w:rPr>
        <w:t>, i.e., when</w:t>
      </w:r>
      <w:r w:rsidRPr="00822795">
        <w:rPr>
          <w:rFonts w:ascii="Arial" w:hAnsi="Arial" w:cs="Arial"/>
        </w:rPr>
        <w:t xml:space="preserve"> </w:t>
      </w:r>
      <w:r w:rsidR="0076600A" w:rsidRPr="00822795">
        <w:rPr>
          <w:rFonts w:ascii="Arial" w:hAnsi="Arial" w:cs="Arial"/>
        </w:rPr>
        <w:t>some of</w:t>
      </w:r>
      <w:r w:rsidRPr="00822795">
        <w:rPr>
          <w:rFonts w:ascii="Arial" w:hAnsi="Arial" w:cs="Arial"/>
        </w:rPr>
        <w:t xml:space="preserve"> </w:t>
      </w:r>
      <w:r w:rsidR="0076600A" w:rsidRPr="00822795">
        <w:rPr>
          <w:rFonts w:ascii="Arial" w:hAnsi="Arial" w:cs="Arial"/>
        </w:rPr>
        <w:t xml:space="preserve">them are </w:t>
      </w:r>
      <w:r w:rsidRPr="00822795">
        <w:rPr>
          <w:rFonts w:ascii="Arial" w:hAnsi="Arial" w:cs="Arial"/>
        </w:rPr>
        <w:t>underpowered, while other</w:t>
      </w:r>
      <w:r w:rsidR="00FE328B" w:rsidRPr="00822795">
        <w:rPr>
          <w:rFonts w:ascii="Arial" w:hAnsi="Arial" w:cs="Arial"/>
        </w:rPr>
        <w:t>s</w:t>
      </w:r>
      <w:r w:rsidRPr="00822795">
        <w:rPr>
          <w:rFonts w:ascii="Arial" w:hAnsi="Arial" w:cs="Arial"/>
        </w:rPr>
        <w:t xml:space="preserve"> are highly powered. </w:t>
      </w:r>
    </w:p>
    <w:p w14:paraId="3DA2CF19" w14:textId="3B750F43" w:rsidR="00FE328B" w:rsidRPr="00822795" w:rsidRDefault="003A58F9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Previous research has shown that BES performs very well if all included studies have adequate power </w:t>
      </w:r>
      <w:sdt>
        <w:sdtPr>
          <w:rPr>
            <w:rFonts w:ascii="Arial" w:hAnsi="Arial" w:cs="Arial"/>
          </w:rPr>
          <w:alias w:val="To edit, see citavi.com/edit"/>
          <w:tag w:val="CitaviPlaceholder#fae1fa10-d89b-44a7-b2dd-361306b6c309"/>
          <w:id w:val="1743900693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MDg2YmI0LWZhMzktNDQ5Yi1hYmE4LTY2MjIwNjNiOTIyOCIsIlJhbmdlTGVuZ3RoIjoyNCwiUmVmZXJlbmNlSWQiOiJlZDIwZWRkMi1kOWZhLTRiM2MtOTVlOS1hOGMxNTkwOGUx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pZCI6IjgiLCIkdHlwZSI6IlN3aXNzQWNhZGVtaWMuQ2l0YXZpLlByb2plY3QsIFN3aXNzQWNhZGVtaWMuQ2l0YXZpIn19LHsiJGlkIjoiOS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yZWYiOiI4In19XSwiQ2l0YXRpb25LZXlVcGRhdGVUeXBlIjowLCJDb2xsYWJvcmF0b3JzIjpbXSwiRGF0ZSI6IjIwMjIiLCJFZGl0b3JzIjpbXSwiRXZhbHVhdGlvbkNvbXBsZXhpdHkiOjAsIkV2YWx1YXRpb25Tb3VyY2VUZXh0Rm9ybWF0IjowLCJHcm91cHMiOlt7IiRpZCI6IjEw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HJlZiI6IjkifV0sIkNpdGF0aW9uS2V5VXBkYXRlVHlwZSI6MCwiQ29sbGFib3JhdG9ycyI6W10sIkRhdGUiOiIyMDIyIiwiRWRpdG9ycyI6W10sIkV2YWx1YXRpb25Db21wbGV4aXR5IjowLCJFdmFsdWF0aW9uU291cmNlVGV4dEZvcm1hdCI6MCwiR3JvdXBzIjpbeyIkcmVmIjoiMTAi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yMiIsIkNvdW50IjoxLCJUZXh0VW5pdHMiOlt7IiRpZCI6IjIzIiwiRm9udFN0eWxlIjp7IiRpZCI6IjI0IiwiTmV1dHJhbCI6dHJ1ZX0sIlJlYWRpbmdPcmRlciI6MSwiVGV4dCI6IihLbHVna2lzdCAmwqBWb2xrZXIsIDIwMjI7IHZhbiBXb25kZXJlbiwgMjAyMjsgVm9sa2VyLCAyMDIyKSJ9XX0sIlRhZyI6IkNpdGF2aVBsYWNlaG9sZGVyI2ZhZTFmYTEwLWQ4OWItNDRhNy1iMmRkLTM2MTMwNmI2YzMwOSIsIlRleHQiOiIoS2x1Z2tpc3QgJsKgVm9sa2VyLCAyMDIyOyB2YW4gV29uZGVyZW4sIDIwMjI7IFZvbGtlciwgMjAyMikiLCJXQUlWZXJzaW9uIjoiNi4xNC4wLjAifQ=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w:anchor="_CTVL001ed20edd2d9fa4b3c95e9a8c15908e1b4" w:tooltip="Klugkist, I., &amp; Volker, T. B. (2022). Bayesian Evidence Synthesis for Informative Hypotheses: An introduction, Manuscript submitted for publication." w:history="1">
            <w:r w:rsidR="0046417B">
              <w:rPr>
                <w:rFonts w:ascii="Arial" w:hAnsi="Arial" w:cs="Arial"/>
                <w:noProof/>
              </w:rPr>
              <w:t>(Klugkist &amp; Volker, 2022</w:t>
            </w:r>
          </w:hyperlink>
          <w:hyperlink w:anchor="_CTVL001b770535181964a8385f2f95881dc39a9" w:tooltip="van Wonderen, E. (2022). Comparing Bayesian evidence synthesis to meta-analysis: A simulation study and empirical application, Manuscript submitted fo…" w:history="1">
            <w:r w:rsidR="0046417B">
              <w:rPr>
                <w:rFonts w:ascii="Arial" w:hAnsi="Arial" w:cs="Arial"/>
                <w:noProof/>
              </w:rPr>
              <w:t>; van Wonderen, 2022</w:t>
            </w:r>
          </w:hyperlink>
          <w:hyperlink w:anchor="_CTVL001b8adcb738da14878a197115fc60af73c" w:tooltip="Volker, T. B. (2022). Combining support for hypotheses over heterogeneous studies with Bayesian Evidence Synthesis: A simulation study, Manuscript sub…" w:history="1">
            <w:r w:rsidR="0046417B">
              <w:rPr>
                <w:rFonts w:ascii="Arial" w:hAnsi="Arial" w:cs="Arial"/>
                <w:noProof/>
              </w:rPr>
              <w:t>; 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Pr="00822795">
        <w:rPr>
          <w:rFonts w:ascii="Arial" w:hAnsi="Arial" w:cs="Arial"/>
        </w:rPr>
        <w:t>. However, there is evidence that that even a single underpowered study</w:t>
      </w:r>
      <w:r w:rsidR="00E61768" w:rsidRPr="00822795">
        <w:rPr>
          <w:rFonts w:ascii="Arial" w:hAnsi="Arial" w:cs="Arial"/>
        </w:rPr>
        <w:t xml:space="preserve"> with small sample size</w:t>
      </w:r>
      <w:r w:rsidRPr="00822795">
        <w:rPr>
          <w:rFonts w:ascii="Arial" w:hAnsi="Arial" w:cs="Arial"/>
        </w:rPr>
        <w:t xml:space="preserve"> </w:t>
      </w:r>
      <w:r w:rsidR="00C5610F" w:rsidRPr="00822795">
        <w:rPr>
          <w:rFonts w:ascii="Arial" w:hAnsi="Arial" w:cs="Arial"/>
        </w:rPr>
        <w:t>can strongly reduce</w:t>
      </w:r>
      <w:r w:rsidR="001A5ACE" w:rsidRPr="00822795">
        <w:rPr>
          <w:rFonts w:ascii="Arial" w:hAnsi="Arial" w:cs="Arial"/>
        </w:rPr>
        <w:t xml:space="preserve"> the support for the true hypothesis</w:t>
      </w:r>
      <w:r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d0ece527-2975-46f2-a46f-540f54d57545"/>
          <w:id w:val="-1785252797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xNDczZDYyLTQ3MzMtNDAyMS1iMDI2LTQ3MWFiMTc3M2RkMiIsIlJhbmdlTGVuZ3RoIjoxNCwiUmVmZXJlbmNlSWQiOiJiOGFkY2I3My04ZGExLTQ4NzgtYTE5Ny0xMTVmYzYwYWY3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pZCI6IjgiLCIkdHlwZSI6IlN3aXNzQWNhZGVtaWMuQ2l0YXZpLlByb2plY3QsIFN3aXNzQWNhZGVtaWMuQ2l0YXZpIn19XSwiQ2l0YXRpb25LZXlVcGRhdGVUeXBlIjowLCJDb2xsYWJvcmF0b3JzIjpbXSwiRGF0ZSI6IjIwMjIi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xMCIsIkNvdW50IjoxLCJUZXh0VW5pdHMiOlt7IiRpZCI6IjExIiwiRm9udFN0eWxlIjp7IiRpZCI6IjEyIiwiTmV1dHJhbCI6dHJ1ZX0sIlJlYWRpbmdPcmRlciI6MSwiVGV4dCI6IihWb2xrZXIsIDIwMjIpIn1dfSwiVGFnIjoiQ2l0YXZpUGxhY2Vob2xkZXIjZDBlY2U1MjctMjk3NS00NmYyLWE0NmYtNTQwZjU0ZDU3NTQ1IiwiVGV4dCI6IihWb2xrZXI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w:anchor="_CTVL001b8adcb738da14878a197115fc60af73c" w:tooltip="Volker, T. B. (2022). Combining support for hypotheses over heterogeneous studies with Bayesian Evidence Synthesis: A simulation study, Manuscript sub…" w:history="1">
            <w:r w:rsidR="0046417B">
              <w:rPr>
                <w:rFonts w:ascii="Arial" w:hAnsi="Arial" w:cs="Arial"/>
                <w:noProof/>
              </w:rPr>
              <w:t>(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>Another study, however, showed that this effect diminished when the set of studies was larger and included more studies with adequate sample size</w:t>
      </w:r>
      <w:r w:rsidR="00B22AED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00ad9f2e-09eb-43e8-923e-048f26bdb5f3"/>
          <w:id w:val="223411365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yN2EwMzNkLWE0M2QtNDViOS1iNzRlLTIyNGJiNmVkZDM4ZSIsIlJhbmdlTGVuZ3RoIjoyMCwiUmVmZXJlbmNlSWQiOiJiNzcwNTM1MS04MTk2LTRhODMtODVmMi1mOTU4ODFkYzM5Y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w:anchor="_CTVL001b770535181964a8385f2f95881dc39a9" w:tooltip="van Wonderen, E. (2022). Comparing Bayesian evidence synthesis to meta-analysis: A simulation study and empirical application, Manuscript submitted fo…" w:history="1">
            <w:r w:rsidR="0046417B">
              <w:rPr>
                <w:rFonts w:ascii="Arial" w:hAnsi="Arial" w:cs="Arial"/>
                <w:noProof/>
              </w:rPr>
              <w:t>(van Wonderen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 xml:space="preserve">. </w:t>
      </w:r>
      <w:r w:rsidRPr="00822795">
        <w:rPr>
          <w:rFonts w:ascii="Arial" w:hAnsi="Arial" w:cs="Arial"/>
        </w:rPr>
        <w:t xml:space="preserve">Another finding was that if the set of studies included only studies with small samples, the support </w:t>
      </w:r>
      <w:r w:rsidRPr="00822795">
        <w:rPr>
          <w:rFonts w:ascii="Arial" w:hAnsi="Arial" w:cs="Arial"/>
          <w:i/>
          <w:iCs/>
        </w:rPr>
        <w:t>against</w:t>
      </w:r>
      <w:r w:rsidRPr="00822795">
        <w:rPr>
          <w:rFonts w:ascii="Arial" w:hAnsi="Arial" w:cs="Arial"/>
        </w:rPr>
        <w:t xml:space="preserve"> the true hypothesis accumulated</w:t>
      </w:r>
      <w:r w:rsidR="000A54F4" w:rsidRPr="00822795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281be1ef-a3f9-45ae-830b-bad03fc62553"/>
          <w:id w:val="1632447929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0YWFiYTg0LTNiNGUtNDBmNS04NTYyLTE1Yzg2NDZjOTk4NCIsIlJhbmdlTGVuZ3RoIjoxNCwiUmVmZXJlbmNlSWQiOiJiOGFkY2I3My04ZGExLTQ4NzgtYTE5Ny0xMTVmYzYwYWY3M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w:anchor="_CTVL001b8adcb738da14878a197115fc60af73c" w:tooltip="Volker, T. B. (2022). Combining support for hypotheses over heterogeneous studies with Bayesian Evidence Synthesis: A simulation study, Manuscript sub…" w:history="1">
            <w:r w:rsidR="0046417B">
              <w:rPr>
                <w:rFonts w:ascii="Arial" w:hAnsi="Arial" w:cs="Arial"/>
                <w:noProof/>
              </w:rPr>
              <w:t>(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>.</w:t>
      </w:r>
      <w:r w:rsidRPr="00822795">
        <w:rPr>
          <w:rFonts w:ascii="Arial" w:hAnsi="Arial" w:cs="Arial"/>
        </w:rPr>
        <w:t xml:space="preserve"> </w:t>
      </w:r>
    </w:p>
    <w:p w14:paraId="34310826" w14:textId="3CDB9682" w:rsidR="0048413A" w:rsidRPr="00822795" w:rsidRDefault="00C5610F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>I</w:t>
      </w:r>
      <w:r w:rsidR="00F4670F" w:rsidRPr="00822795">
        <w:rPr>
          <w:rFonts w:ascii="Arial" w:hAnsi="Arial" w:cs="Arial"/>
        </w:rPr>
        <w:t>n a set of conceptual replications power can differ across studies</w:t>
      </w:r>
      <w:r w:rsidRPr="00822795">
        <w:rPr>
          <w:rFonts w:ascii="Arial" w:hAnsi="Arial" w:cs="Arial"/>
        </w:rPr>
        <w:t xml:space="preserve"> not only because of the sample size but</w:t>
      </w:r>
      <w:r w:rsidR="00F4670F" w:rsidRPr="00822795">
        <w:rPr>
          <w:rFonts w:ascii="Arial" w:hAnsi="Arial" w:cs="Arial"/>
        </w:rPr>
        <w:t xml:space="preserve"> </w:t>
      </w:r>
      <w:r w:rsidR="00EA6F42" w:rsidRPr="00822795">
        <w:rPr>
          <w:rFonts w:ascii="Arial" w:hAnsi="Arial" w:cs="Arial"/>
        </w:rPr>
        <w:t xml:space="preserve">also </w:t>
      </w:r>
      <w:r w:rsidR="00F4670F" w:rsidRPr="00822795">
        <w:rPr>
          <w:rFonts w:ascii="Arial" w:hAnsi="Arial" w:cs="Arial"/>
        </w:rPr>
        <w:t>because of other factors, such as the scale of the outcome and the analysis type (</w:t>
      </w:r>
      <w:r w:rsidR="008328F1" w:rsidRPr="00822795">
        <w:rPr>
          <w:rFonts w:ascii="Arial" w:hAnsi="Arial" w:cs="Arial"/>
        </w:rPr>
        <w:t xml:space="preserve">e.g., </w:t>
      </w:r>
      <w:r w:rsidR="00F4670F" w:rsidRPr="00822795">
        <w:rPr>
          <w:rFonts w:ascii="Arial" w:hAnsi="Arial" w:cs="Arial"/>
        </w:rPr>
        <w:t>logistic, probit, linear regression</w:t>
      </w:r>
      <w:r w:rsidR="008328F1" w:rsidRPr="00822795">
        <w:rPr>
          <w:rFonts w:ascii="Arial" w:hAnsi="Arial" w:cs="Arial"/>
        </w:rPr>
        <w:t>,</w:t>
      </w:r>
      <w:r w:rsidR="00F4670F" w:rsidRPr="00822795">
        <w:rPr>
          <w:rFonts w:ascii="Arial" w:hAnsi="Arial" w:cs="Arial"/>
        </w:rPr>
        <w:t>)</w:t>
      </w:r>
      <w:r w:rsidR="00EA6F42" w:rsidRPr="00822795">
        <w:rPr>
          <w:rFonts w:ascii="Arial" w:hAnsi="Arial" w:cs="Arial"/>
        </w:rPr>
        <w:t xml:space="preserve">, or the complexity of the hypothesis, that is, the </w:t>
      </w:r>
      <w:r w:rsidR="00EA6F42" w:rsidRPr="00822795">
        <w:rPr>
          <w:rFonts w:ascii="Arial" w:hAnsi="Arial" w:cs="Arial"/>
        </w:rPr>
        <w:lastRenderedPageBreak/>
        <w:t xml:space="preserve">number of constraints imposed on the parameters </w:t>
      </w:r>
      <w:sdt>
        <w:sdtPr>
          <w:rPr>
            <w:rFonts w:ascii="Arial" w:hAnsi="Arial" w:cs="Arial"/>
          </w:rPr>
          <w:alias w:val="To edit, see citavi.com/edit"/>
          <w:tag w:val="CitaviPlaceholder#29d2a0a3-2237-4af2-9292-480ab8add080"/>
          <w:id w:val="-308100880"/>
          <w:placeholder>
            <w:docPart w:val="DefaultPlaceholder_-1854013440"/>
          </w:placeholder>
        </w:sdtPr>
        <w:sdtContent>
          <w:r w:rsidR="00B22AED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5ZWZlOGNjLWViZjQtNDdlMy05MTA0LWIwNDQ0NjA2MGJmOSIsIlJhbmdlU3RhcnQiOjI0LCJSYW5nZUxlbmd0aCI6MTUsIlJlZmVyZW5jZUlkIjoiYjhhZGNiNzMtOGRhMS00ODc4LWExOTctMTE1ZmM2MGFmNzN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}</w:instrText>
          </w:r>
          <w:r w:rsidR="00B22AED">
            <w:rPr>
              <w:rFonts w:ascii="Arial" w:hAnsi="Arial" w:cs="Arial"/>
              <w:noProof/>
            </w:rPr>
            <w:fldChar w:fldCharType="separate"/>
          </w:r>
          <w:hyperlink w:anchor="_CTVL001ed20edd2d9fa4b3c95e9a8c15908e1b4" w:tooltip="Klugkist, I., &amp; Volker, T. B. (2022). Bayesian Evidence Synthesis for Informative Hypotheses: An introduction, Manuscript submitted for publication." w:history="1">
            <w:r w:rsidR="0046417B">
              <w:rPr>
                <w:rFonts w:ascii="Arial" w:hAnsi="Arial" w:cs="Arial"/>
                <w:noProof/>
              </w:rPr>
              <w:t>(Klugkist &amp; Volker, 2022</w:t>
            </w:r>
          </w:hyperlink>
          <w:hyperlink w:anchor="_CTVL001b8adcb738da14878a197115fc60af73c" w:tooltip="Volker, T. B. (2022). Combining support for hypotheses over heterogeneous studies with Bayesian Evidence Synthesis: A simulation study, Manuscript sub…" w:history="1">
            <w:r w:rsidR="0046417B">
              <w:rPr>
                <w:rFonts w:ascii="Arial" w:hAnsi="Arial" w:cs="Arial"/>
                <w:noProof/>
              </w:rPr>
              <w:t>; Volker, 2022)</w:t>
            </w:r>
          </w:hyperlink>
          <w:r w:rsidR="00B22AED">
            <w:rPr>
              <w:rFonts w:ascii="Arial" w:hAnsi="Arial" w:cs="Arial"/>
              <w:noProof/>
            </w:rPr>
            <w:fldChar w:fldCharType="end"/>
          </w:r>
        </w:sdtContent>
      </w:sdt>
      <w:r w:rsidR="00B22AED">
        <w:rPr>
          <w:rFonts w:ascii="Arial" w:hAnsi="Arial" w:cs="Arial"/>
        </w:rPr>
        <w:t>.</w:t>
      </w:r>
      <w:r w:rsidR="00FC696B">
        <w:rPr>
          <w:rFonts w:ascii="Arial" w:hAnsi="Arial" w:cs="Arial"/>
        </w:rPr>
        <w:t xml:space="preserve"> </w:t>
      </w:r>
      <w:r w:rsidR="00084ED9" w:rsidRPr="00822795">
        <w:rPr>
          <w:rFonts w:ascii="Arial" w:hAnsi="Arial" w:cs="Arial"/>
        </w:rPr>
        <w:t>Thus</w:t>
      </w:r>
      <w:r w:rsidR="00654988" w:rsidRPr="00822795">
        <w:rPr>
          <w:rFonts w:ascii="Arial" w:hAnsi="Arial" w:cs="Arial"/>
        </w:rPr>
        <w:t xml:space="preserve">, it is important </w:t>
      </w:r>
      <w:r w:rsidR="00DF6C0A" w:rsidRPr="00822795">
        <w:rPr>
          <w:rFonts w:ascii="Arial" w:hAnsi="Arial" w:cs="Arial"/>
        </w:rPr>
        <w:t>first</w:t>
      </w:r>
      <w:r w:rsidR="00084ED9" w:rsidRPr="00822795">
        <w:rPr>
          <w:rFonts w:ascii="Arial" w:hAnsi="Arial" w:cs="Arial"/>
        </w:rPr>
        <w:t xml:space="preserve"> to adequately</w:t>
      </w:r>
      <w:r w:rsidR="00DF6C0A" w:rsidRPr="00822795">
        <w:rPr>
          <w:rFonts w:ascii="Arial" w:hAnsi="Arial" w:cs="Arial"/>
        </w:rPr>
        <w:t xml:space="preserve"> </w:t>
      </w:r>
      <w:r w:rsidR="00654988" w:rsidRPr="00822795">
        <w:rPr>
          <w:rFonts w:ascii="Arial" w:hAnsi="Arial" w:cs="Arial"/>
        </w:rPr>
        <w:t>quantify the power of each study</w:t>
      </w:r>
      <w:r w:rsidR="00DF6C0A" w:rsidRPr="00822795">
        <w:rPr>
          <w:rFonts w:ascii="Arial" w:hAnsi="Arial" w:cs="Arial"/>
        </w:rPr>
        <w:t xml:space="preserve"> while taking all these factors into account.</w:t>
      </w:r>
      <w:r w:rsidR="00654988" w:rsidRPr="00822795">
        <w:rPr>
          <w:rFonts w:ascii="Arial" w:hAnsi="Arial" w:cs="Arial"/>
        </w:rPr>
        <w:t xml:space="preserve"> </w:t>
      </w:r>
      <w:r w:rsidR="00DF6C0A" w:rsidRPr="00822795">
        <w:rPr>
          <w:rFonts w:ascii="Arial" w:hAnsi="Arial" w:cs="Arial"/>
        </w:rPr>
        <w:t>Only then can the effect of individual study power on the performance of BES be</w:t>
      </w:r>
      <w:r w:rsidR="00654988" w:rsidRPr="00822795">
        <w:rPr>
          <w:rFonts w:ascii="Arial" w:hAnsi="Arial" w:cs="Arial"/>
        </w:rPr>
        <w:t xml:space="preserve"> systematically evaluat</w:t>
      </w:r>
      <w:r w:rsidR="00AA5534" w:rsidRPr="00822795">
        <w:rPr>
          <w:rFonts w:ascii="Arial" w:hAnsi="Arial" w:cs="Arial"/>
        </w:rPr>
        <w:t>e</w:t>
      </w:r>
      <w:r w:rsidR="00DF6C0A" w:rsidRPr="00822795">
        <w:rPr>
          <w:rFonts w:ascii="Arial" w:hAnsi="Arial" w:cs="Arial"/>
        </w:rPr>
        <w:t>d.</w:t>
      </w:r>
    </w:p>
    <w:p w14:paraId="0921CFD0" w14:textId="0D5E8465" w:rsidR="008C6520" w:rsidRPr="00822795" w:rsidRDefault="003A4D5B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Using </w:t>
      </w:r>
      <w:r w:rsidR="00AC70F5" w:rsidRPr="00822795">
        <w:rPr>
          <w:rFonts w:ascii="Arial" w:hAnsi="Arial" w:cs="Arial"/>
        </w:rPr>
        <w:t>such</w:t>
      </w:r>
      <w:r w:rsidRPr="00822795">
        <w:rPr>
          <w:rFonts w:ascii="Arial" w:hAnsi="Arial" w:cs="Arial"/>
        </w:rPr>
        <w:t xml:space="preserve"> power quantification this paper aims to (1) elucidate how the distribution of power in the study set relates to the performance of BES</w:t>
      </w:r>
      <w:r w:rsidR="00AC70F5" w:rsidRPr="00822795">
        <w:rPr>
          <w:rFonts w:ascii="Arial" w:hAnsi="Arial" w:cs="Arial"/>
        </w:rPr>
        <w:t>, and in particular, to what extent can highly powered studies compensate for underpowered ones;</w:t>
      </w:r>
      <w:r w:rsidRPr="00822795">
        <w:rPr>
          <w:rFonts w:ascii="Arial" w:hAnsi="Arial" w:cs="Arial"/>
        </w:rPr>
        <w:t xml:space="preserve"> (2) provide applied researchers</w:t>
      </w:r>
      <w:r w:rsidR="00107260" w:rsidRPr="00822795">
        <w:rPr>
          <w:rFonts w:ascii="Arial" w:hAnsi="Arial" w:cs="Arial"/>
        </w:rPr>
        <w:t xml:space="preserve"> with R code to calculate power for individual studies; and (3) provide power tables that can give impression of how reliable the aggregate support from BES would be, given certain study and population characteristics. </w:t>
      </w:r>
    </w:p>
    <w:p w14:paraId="7E09E0F1" w14:textId="60831939" w:rsidR="00084ED9" w:rsidRPr="00822795" w:rsidRDefault="00084ED9" w:rsidP="00822795">
      <w:pPr>
        <w:pStyle w:val="Heading1"/>
        <w:spacing w:line="480" w:lineRule="auto"/>
        <w:rPr>
          <w:rFonts w:ascii="Arial" w:hAnsi="Arial" w:cs="Arial"/>
        </w:rPr>
      </w:pPr>
      <w:r w:rsidRPr="00822795">
        <w:rPr>
          <w:rFonts w:ascii="Arial" w:hAnsi="Arial" w:cs="Arial"/>
        </w:rPr>
        <w:t>Analytical Strategy</w:t>
      </w:r>
    </w:p>
    <w:p w14:paraId="290A1884" w14:textId="4B073BE1" w:rsidR="00D970AA" w:rsidRDefault="00913B1E" w:rsidP="00822795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 xml:space="preserve">To </w:t>
      </w:r>
      <w:r w:rsidR="00D970AA">
        <w:rPr>
          <w:rFonts w:ascii="Arial" w:hAnsi="Arial" w:cs="Arial"/>
        </w:rPr>
        <w:t>address these aims</w:t>
      </w:r>
      <w:r w:rsidRPr="00822795">
        <w:rPr>
          <w:rFonts w:ascii="Arial" w:hAnsi="Arial" w:cs="Arial"/>
        </w:rPr>
        <w:t xml:space="preserve"> simulation studies will be performed</w:t>
      </w:r>
      <w:r w:rsidR="009C5C7D" w:rsidRPr="00822795">
        <w:rPr>
          <w:rFonts w:ascii="Arial" w:hAnsi="Arial" w:cs="Arial"/>
        </w:rPr>
        <w:t>, in which a study set</w:t>
      </w:r>
      <w:r w:rsidRPr="00822795">
        <w:rPr>
          <w:rFonts w:ascii="Arial" w:hAnsi="Arial" w:cs="Arial"/>
        </w:rPr>
        <w:t xml:space="preserve"> i</w:t>
      </w:r>
      <w:r w:rsidR="009C5C7D" w:rsidRPr="00822795">
        <w:rPr>
          <w:rFonts w:ascii="Arial" w:hAnsi="Arial" w:cs="Arial"/>
        </w:rPr>
        <w:t>s simulated such that</w:t>
      </w:r>
      <w:r w:rsidRPr="00822795">
        <w:rPr>
          <w:rFonts w:ascii="Arial" w:hAnsi="Arial" w:cs="Arial"/>
        </w:rPr>
        <w:t xml:space="preserve"> </w:t>
      </w:r>
      <w:r w:rsidR="00107260" w:rsidRPr="00822795">
        <w:rPr>
          <w:rFonts w:ascii="Arial" w:hAnsi="Arial" w:cs="Arial"/>
        </w:rPr>
        <w:t xml:space="preserve">data for individual studies </w:t>
      </w:r>
      <w:r w:rsidR="009C5C7D" w:rsidRPr="00822795">
        <w:rPr>
          <w:rFonts w:ascii="Arial" w:hAnsi="Arial" w:cs="Arial"/>
        </w:rPr>
        <w:t>is</w:t>
      </w:r>
      <w:r w:rsidR="00107260" w:rsidRPr="00822795">
        <w:rPr>
          <w:rFonts w:ascii="Arial" w:hAnsi="Arial" w:cs="Arial"/>
        </w:rPr>
        <w:t xml:space="preserve"> generated and analyzed according to multivariate linear, logistic or probit regression.</w:t>
      </w:r>
      <w:r w:rsidR="00FF045F">
        <w:rPr>
          <w:rFonts w:ascii="Arial" w:hAnsi="Arial" w:cs="Arial"/>
        </w:rPr>
        <w:t xml:space="preserve"> </w:t>
      </w:r>
      <w:r w:rsidR="00D970AA" w:rsidRPr="00822795">
        <w:rPr>
          <w:rFonts w:ascii="Arial" w:hAnsi="Arial" w:cs="Arial"/>
        </w:rPr>
        <w:t>The following aspects will be manipulated</w:t>
      </w:r>
      <w:r w:rsidR="00D970AA">
        <w:rPr>
          <w:rFonts w:ascii="Arial" w:hAnsi="Arial" w:cs="Arial"/>
        </w:rPr>
        <w:t xml:space="preserve"> across simulation studies</w:t>
      </w:r>
      <w:r w:rsidR="00D970AA" w:rsidRPr="00822795">
        <w:rPr>
          <w:rFonts w:ascii="Arial" w:hAnsi="Arial" w:cs="Arial"/>
        </w:rPr>
        <w:t>: the number of the studies in set; the distribution of individual study power in the study set; the number of the predictors in the regression model, as well as population characteristics such as effect size and correlation between the predictors.</w:t>
      </w:r>
      <w:r w:rsidR="00D970AA">
        <w:rPr>
          <w:rFonts w:ascii="Arial" w:hAnsi="Arial" w:cs="Arial"/>
        </w:rPr>
        <w:t xml:space="preserve"> All analyses will be performed in R</w:t>
      </w:r>
      <w:r w:rsidR="00FC696B">
        <w:rPr>
          <w:rFonts w:ascii="Arial" w:hAnsi="Arial" w:cs="Arial"/>
        </w:rPr>
        <w:t xml:space="preserve"> (version 4.2.0; </w:t>
      </w:r>
      <w:sdt>
        <w:sdtPr>
          <w:rPr>
            <w:rFonts w:ascii="Arial" w:hAnsi="Arial" w:cs="Arial"/>
          </w:rPr>
          <w:alias w:val="To edit, see citavi.com/edit"/>
          <w:tag w:val="CitaviPlaceholder#6950458e-7a34-478f-b422-b052641ad68a"/>
          <w:id w:val="403575868"/>
          <w:placeholder>
            <w:docPart w:val="DefaultPlaceholder_-1854013440"/>
          </w:placeholder>
        </w:sdtPr>
        <w:sdtContent>
          <w:r w:rsidR="00FC696B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1MTg0OWQyLWUxZDEtNDAwYS1hZTcwLTVhOGY5MGY2Zjc0NyIsIlJhbmdlTGVuZ3RoIjoxMSwiUmVmZXJlbmNlSWQiOiIwOTEyZWM1NS04YWJhLTQ4OTItOTkzOC1hNzBkMmNkYmM4ZT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IgQ29yZSBUZWFtIiwiUHJvdGVjdGVkIjpmYWxzZSwiU2V4IjowLCJDcmVhdGVkQnkiOiJfQW5pdGEgTHl1YmVub3ZhIiwiQ3JlYXRlZE9uIjoiMjAyMi0xMC0wN1QxMToxODoxNSIsIk1vZGlmaWVkQnkiOiJfQW5pdGEgTHl1YmVub3ZhIiwiSWQiOiI2NzgxZTc5Yi00YTc4LTQ2ZDktODAxZS01ZjJjZWQ2YTA5MDQiLCJNb2RpZmllZE9uIjoiMjAyMi0xMC0wN1QxMToxOD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7IiRpZCI6Ijk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}</w:instrText>
          </w:r>
          <w:r w:rsidR="00FC696B">
            <w:rPr>
              <w:rFonts w:ascii="Arial" w:hAnsi="Arial" w:cs="Arial"/>
              <w:noProof/>
            </w:rPr>
            <w:fldChar w:fldCharType="separate"/>
          </w:r>
          <w:hyperlink w:anchor="_CTVL0010912ec558aba48929938a70d2cdbc8e5" w:tooltip="R Core Team (2022). R: A language and environment for statistical computing (Version 4.2.0) [Computer software]. Vienna, Austria: R Foundation for Sta…" w:history="1">
            <w:r w:rsidR="0046417B">
              <w:rPr>
                <w:rFonts w:ascii="Arial" w:hAnsi="Arial" w:cs="Arial"/>
                <w:noProof/>
              </w:rPr>
              <w:t>R Core Team</w:t>
            </w:r>
          </w:hyperlink>
          <w:r w:rsidR="00FC696B">
            <w:rPr>
              <w:rFonts w:ascii="Arial" w:hAnsi="Arial" w:cs="Arial"/>
              <w:noProof/>
            </w:rPr>
            <w:fldChar w:fldCharType="end"/>
          </w:r>
        </w:sdtContent>
      </w:sdt>
      <w:r w:rsidR="00FC696B">
        <w:rPr>
          <w:rFonts w:ascii="Arial" w:hAnsi="Arial" w:cs="Arial"/>
        </w:rPr>
        <w:t xml:space="preserve">, </w:t>
      </w:r>
      <w:sdt>
        <w:sdtPr>
          <w:rPr>
            <w:rFonts w:ascii="Arial" w:hAnsi="Arial" w:cs="Arial"/>
          </w:rPr>
          <w:alias w:val="To edit, see citavi.com/edit"/>
          <w:tag w:val="CitaviPlaceholder#085a531d-3ec2-4a44-acfc-20dffc6dec62"/>
          <w:id w:val="-24721375"/>
          <w:placeholder>
            <w:docPart w:val="DefaultPlaceholder_-1854013440"/>
          </w:placeholder>
        </w:sdtPr>
        <w:sdtContent>
          <w:r w:rsidR="00FC696B"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mYjVlYmY4LTA2ZjUtNDE2MC1hN2VmLTE1Zjk3MWQ0Nzc5MCIsIlJhbmdlTGVuZ3RoIjo0LCJSZWZlcmVuY2VJZCI6IjA5MTJlYzU1LThhYmEtNDg5Mi05OTM4LWE3MGQyY2RiYzhlN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Bbml0YSBMeXViZW5vdmEiLCJDcmVhdGVkT24iOiIyMDIyLTEwLTA3VDExOjE4OjE1IiwiTW9kaWZpZWRCeSI6Il9Bbml0YSBMeXViZW5vdmEiLCJJZCI6IjY3ODFlNzliLTRhNzgtNDZkOS04MDFlLTVmMmNlZDZhMDkwNCIsIk1vZGlmaWVkT24iOiIyMDIyLTEwLTA3VDExOjE4OjE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3siJGlkIjoiOSIsIiR0eXBlIjoiU3dpc3NBY2FkZW1pYy5DaXRhdmkuR3JvdXAsIFN3aXNzQWNhZGVtaWMuQ2l0YXZpIiwiRGlzcGxheVR5cGUiOjEsIk5hbWUiOiJSZWZlcmVuY2VzIiwiQ3JlYXRlZEJ5IjoiX0FuaXRhIEx5dWJlbm92YSIsIkNyZWF0ZWRPbiI6IjIwMjItMTAtMDdUMTM6MDU6MjgiLCJNb2RpZmllZEJ5IjoiX0FuaXRhIEx5dWJlbm92YSIsIklkIjoiMjJmOWQ1NzItZmRlNS00MTA0LTk3ZDUtMzEyMDZlN2E4NzBhIiwiTW9kaWZpZWRPbiI6IjIwMjItMTAtMDdUMTM6MDU6Mzc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MjAyMiJ9XX0sIlRhZyI6IkNpdGF2aVBsYWNlaG9sZGVyIzA4NWE1MzFkLTNlYzItNGE0NC1hY2ZjLTIwZGZmYzZkZWM2MiIsIlRleHQiOiIyMDIyIiwiV0FJVmVyc2lvbiI6IjYuMTQuMC4wIn0=}</w:instrText>
          </w:r>
          <w:r w:rsidR="00FC696B">
            <w:rPr>
              <w:rFonts w:ascii="Arial" w:hAnsi="Arial" w:cs="Arial"/>
              <w:noProof/>
            </w:rPr>
            <w:fldChar w:fldCharType="separate"/>
          </w:r>
          <w:hyperlink w:anchor="_CTVL0010912ec558aba48929938a70d2cdbc8e5" w:tooltip="R Core Team (2022). R: A language and environment for statistical computing (Version 4.2.0) [Computer software]. Vienna, Austria: R Foundation for Sta…" w:history="1">
            <w:r w:rsidR="0046417B">
              <w:rPr>
                <w:rFonts w:ascii="Arial" w:hAnsi="Arial" w:cs="Arial"/>
                <w:noProof/>
              </w:rPr>
              <w:t>2022</w:t>
            </w:r>
          </w:hyperlink>
          <w:r w:rsidR="00FC696B">
            <w:rPr>
              <w:rFonts w:ascii="Arial" w:hAnsi="Arial" w:cs="Arial"/>
              <w:noProof/>
            </w:rPr>
            <w:fldChar w:fldCharType="end"/>
          </w:r>
        </w:sdtContent>
      </w:sdt>
      <w:r w:rsidR="00FC696B">
        <w:rPr>
          <w:rFonts w:ascii="Arial" w:hAnsi="Arial" w:cs="Arial"/>
        </w:rPr>
        <w:t>)</w:t>
      </w:r>
    </w:p>
    <w:p w14:paraId="588F00DB" w14:textId="32D8879B" w:rsidR="00107260" w:rsidRDefault="00FF045F" w:rsidP="00822795">
      <w:pPr>
        <w:spacing w:line="48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>Approximate adjusted fractional Bayes factor</w:t>
      </w:r>
      <w:r w:rsidR="00F07E72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a93c3d60-94b6-473b-bb0b-05d58f29ec71"/>
          <w:id w:val="428093960"/>
          <w:placeholder>
            <w:docPart w:val="DefaultPlaceholder_-1854013440"/>
          </w:placeholder>
        </w:sdtPr>
        <w:sdtContent>
          <w:r w:rsidR="00F07E72">
            <w:rPr>
              <w:rFonts w:ascii="Arial" w:hAnsi="Arial" w:cs="Arial"/>
              <w:noProof/>
            </w:rPr>
            <w:fldChar w:fldCharType="begin"/>
          </w:r>
          <w:r w:rsidR="00F60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GQ3OTZjLWViNjMtNDY5OC1iYzdmLWNjZDA3NWM4MmM1NSIsIlJhbmdlTGVuZ3RoIjozMCwiUmVmZXJlbmNlSWQiOiI4NjMxZmEyNy1mZmY5LTRjMTEtOTVkNi1iNDdhNjU4MjBm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HVzZXJcXEFwcERhdGFcXExvY2FsXFxUZW1wXFxtMG54cWQxcy5qcGciLCJVcmlTdHJpbmciOiI4NjMxZmEyNy1mZmY5LTRjMTEtOTVkNi1iNDdhNjU4MjBm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zEvMDgvMjAxNyIsIkRhdGUyIjoiMzEvMDgvMjAxNyIsIkRvaSI6IjEwLjExMTEvYm1zcC4xMjExMCIsIkVkaXRvcnMiOltdLCJFdmFsdWF0aW9uQ29tcGxleGl0eSI6MCwiRXZhbHVhdGlvblNvdXJjZVRleHRGb3JtYXQiOjAsIkdyb3VwcyI6W3siJGlkIjoiMTM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ODg1NzEyOSIsIlVyaVN0cmluZyI6Imh0dHA6Ly93d3cubmNiaS5ubG0ubmloLmdvdi9wdWJtZWQvMjg4NTcxM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RUMjI6MjA6MjkiLCJNb2RpZmllZEJ5IjoiX0FuaXRhIEx5dWJlbm92YSIsIklkIjoiYWI1NjQyZDAtNGE1NS00Y2NjLWIzNzItMDc4ZmQ5YmM1MGI4IiwiTW9kaWZpZWRPbiI6IjIwMjItMTAtMDRUMjI6MjA6Mjk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ExL2Jtc3AuMTIxMTAiLCJVcmlTdHJpbmciOiJodHRwczovL2RvaS5vcmcvMTAuMTExMS9ibXNwLjEyM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0VDIyOjIwOjI2IiwiTW9kaWZpZWRCeSI6Il9Bbml0YSBMeXViZW5vdmEiLCJJZCI6IjQ2YjQ0YWI1LTVmNmItNGEyMS1iNmYxLTZjNDlkZWVlYWMxOSIsIk1vZGlmaWVkT24iOiIyMDIyLTEwLTA0VDIyOjIwOjI2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icHNwc3ljaHViLm9ubGluZWxpYnJhcnkud2lsZXkuY29tL2RvaS9hYnMvMTAuMTExMS9ibXNwLjEyMTEwP2Nhc2FfdG9rZW49dndrcGRmbTN3ajRhYWFhYTowc3VyNG84azE5eS12d3BscnEzdmdqa21nOTVwOXpoNDlpdXFrc3l6YWszY21ya2dzdG16aGZqeGRnanlsNzl0ZWR6a2didDh2d3B6aGEiLCJVcmlTdHJpbmciOiJodHRwczovL2Jwc3BzeWNodWIub25saW5lbGlicmFyeS53aWxleS5jb20vZG9pL2Ficy8xMC4xMTExL2Jtc3AuMTIxMTA/Y2FzYV90b2tlbj12d2twZGZtM3dqNGFhYWFhOjBzdXI0bzhrMTl5LXZ3cGxycTN2Z2prbWc5NXA5emg0OWl1cWtzeXphazNjbXJrZ3N0bXpoZmp4ZGdqeWw3OXRlZHprZ2J0OHZ3cHpo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}</w:instrText>
          </w:r>
          <w:r w:rsidR="00F07E72">
            <w:rPr>
              <w:rFonts w:ascii="Arial" w:hAnsi="Arial" w:cs="Arial"/>
              <w:noProof/>
            </w:rPr>
            <w:fldChar w:fldCharType="separate"/>
          </w:r>
          <w:hyperlink w:anchor="_CTVL0018631fa27fff94c1195d6b47a65820f60" w:tooltip="Gu, X., Mulder, J., &amp; Hoijtink, H. (2018). Approximated adjusted fractional Bayes factors: A general method for testing informative hypotheses. Britis…" w:history="1">
            <w:r w:rsidR="0046417B">
              <w:rPr>
                <w:rFonts w:ascii="Arial" w:hAnsi="Arial" w:cs="Arial"/>
                <w:noProof/>
              </w:rPr>
              <w:t>(Gu, Mulder, &amp; Hoijtink, 2018)</w:t>
            </w:r>
          </w:hyperlink>
          <w:r w:rsidR="00F07E72">
            <w:rPr>
              <w:rFonts w:ascii="Arial" w:hAnsi="Arial" w:cs="Arial"/>
              <w:noProof/>
            </w:rPr>
            <w:fldChar w:fldCharType="end"/>
          </w:r>
        </w:sdtContent>
      </w:sdt>
      <w:r>
        <w:rPr>
          <w:rFonts w:ascii="Arial" w:hAnsi="Arial" w:cs="Arial"/>
        </w:rPr>
        <w:t xml:space="preserve"> will be computed with the R package BFpack</w:t>
      </w:r>
      <w:r w:rsidR="00FC696B">
        <w:rPr>
          <w:rFonts w:ascii="Arial" w:hAnsi="Arial" w:cs="Arial"/>
        </w:rPr>
        <w:t>, version 1.0.0</w:t>
      </w:r>
      <w:r w:rsidR="00F07E72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27df0bb9-c409-4893-bc92-f9a6b0ceff1e"/>
          <w:id w:val="56371498"/>
          <w:placeholder>
            <w:docPart w:val="DefaultPlaceholder_-1854013440"/>
          </w:placeholder>
        </w:sdtPr>
        <w:sdtContent>
          <w:r w:rsidR="00F07E72">
            <w:rPr>
              <w:rFonts w:ascii="Arial" w:hAnsi="Arial" w:cs="Arial"/>
              <w:noProof/>
            </w:rPr>
            <w:fldChar w:fldCharType="begin"/>
          </w:r>
          <w:r w:rsidR="00F60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OTQzZTZiLTZkODUtNDYwMy05YmIyLWNhZDE5NTZkYTY4NCIsIlJhbmdlTGVuZ3RoIjoyMSwiUmVmZXJlbmNlSWQiOiJkYTlhMWM0Zi04MmJjLTRhNTgtODIxMC1lZmI3M2Y5Mzk5N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OTExLjA3NzI4IiwiVXJpU3RyaW5nIjoiaHR0cHM6Ly9hcnhpdi5vcmcvcGRmLzE5MTEuMDc3Mjh2MS5wZGY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FuaXRhIEx5dWJlbm92YSIsIkNyZWF0ZWRPbiI6IjIwMjItMTAtMDRUMjI6MjE6MDIiLCJNb2RpZmllZEJ5IjoiX0FuaXRhIEx5dWJlbm92YSIsIklkIjoiNWI2NzBjZTYtNDQ2Mi00OGFhLWE1NDQtMjUxYWM3YzZjMzQ5IiwiTW9kaWZpZWRPbiI6IjIwMjItMTAtMDRUMjI6MjE6MDY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czovL2FyeGl2Lm9yZy9hYnMvMTkxMS4wNzcyOCIsIlVyaVN0cmluZyI6Imh0dHBzOi8vYXJ4aXYub3JnL2Ficy8xOTExLjA3NzI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}</w:instrText>
          </w:r>
          <w:r w:rsidR="00F07E72">
            <w:rPr>
              <w:rFonts w:ascii="Arial" w:hAnsi="Arial" w:cs="Arial"/>
              <w:noProof/>
            </w:rPr>
            <w:fldChar w:fldCharType="separate"/>
          </w:r>
          <w:hyperlink w:anchor="_CTVL001da9a1c4f82bc4a588210efb73f93995f" w:tooltip="Mulder, J., Gu, X., Olsson-Collentine, A., Tomarken, A., Böing-Messing, F., Hoijtink, H., . . . van Lissa, C. (2019). BFpack: Flexible Bayes Factor Te…" w:history="1">
            <w:r w:rsidR="0046417B">
              <w:rPr>
                <w:rFonts w:ascii="Arial" w:hAnsi="Arial" w:cs="Arial"/>
                <w:noProof/>
              </w:rPr>
              <w:t>(Mulder et al., 2019)</w:t>
            </w:r>
          </w:hyperlink>
          <w:r w:rsidR="00F07E72">
            <w:rPr>
              <w:rFonts w:ascii="Arial" w:hAnsi="Arial" w:cs="Arial"/>
              <w:noProof/>
            </w:rPr>
            <w:fldChar w:fldCharType="end"/>
          </w:r>
        </w:sdtContent>
      </w:sdt>
      <w:r w:rsidR="00F07E72">
        <w:rPr>
          <w:rFonts w:ascii="Arial" w:hAnsi="Arial" w:cs="Arial"/>
        </w:rPr>
        <w:t>.</w:t>
      </w:r>
      <w:r w:rsidR="009C5C7D" w:rsidRPr="00822795">
        <w:rPr>
          <w:rFonts w:ascii="Arial" w:hAnsi="Arial" w:cs="Arial"/>
        </w:rPr>
        <w:t xml:space="preserve"> The performance of BES will be evaluated as the proportion of times the BES-aggregate shows sufficient support for the true hypothesis </w:t>
      </w:r>
      <w:r w:rsidR="00B70D5E" w:rsidRPr="00822795">
        <w:rPr>
          <w:rFonts w:ascii="Arial" w:hAnsi="Arial" w:cs="Arial"/>
        </w:rPr>
        <w:t>across iterations.</w:t>
      </w:r>
      <w:r w:rsidR="009C5C7D" w:rsidRPr="00822795">
        <w:rPr>
          <w:rFonts w:ascii="Arial" w:hAnsi="Arial" w:cs="Arial"/>
        </w:rPr>
        <w:t xml:space="preserve"> </w:t>
      </w:r>
      <w:r w:rsidR="001F59BB" w:rsidRPr="00822795">
        <w:rPr>
          <w:rFonts w:ascii="Arial" w:hAnsi="Arial" w:cs="Arial"/>
        </w:rPr>
        <w:t xml:space="preserve">Different </w:t>
      </w:r>
      <w:r w:rsidR="00084ED9" w:rsidRPr="00822795">
        <w:rPr>
          <w:rFonts w:ascii="Arial" w:hAnsi="Arial" w:cs="Arial"/>
        </w:rPr>
        <w:t>d</w:t>
      </w:r>
      <w:r w:rsidR="001F59BB" w:rsidRPr="00822795">
        <w:rPr>
          <w:rFonts w:ascii="Arial" w:hAnsi="Arial" w:cs="Arial"/>
        </w:rPr>
        <w:t>ef</w:t>
      </w:r>
      <w:r w:rsidR="00084ED9" w:rsidRPr="00822795">
        <w:rPr>
          <w:rFonts w:ascii="Arial" w:hAnsi="Arial" w:cs="Arial"/>
        </w:rPr>
        <w:t>initions</w:t>
      </w:r>
      <w:r w:rsidR="001F59BB" w:rsidRPr="00822795">
        <w:rPr>
          <w:rFonts w:ascii="Arial" w:hAnsi="Arial" w:cs="Arial"/>
        </w:rPr>
        <w:t xml:space="preserve"> of sufficient support will be investigated. </w:t>
      </w:r>
    </w:p>
    <w:p w14:paraId="23043D4F" w14:textId="41F452D0" w:rsidR="00FC696B" w:rsidRPr="00822795" w:rsidRDefault="00FC696B" w:rsidP="00FC696B">
      <w:pPr>
        <w:spacing w:line="480" w:lineRule="auto"/>
        <w:jc w:val="both"/>
        <w:rPr>
          <w:rFonts w:ascii="Arial" w:hAnsi="Arial" w:cs="Arial"/>
        </w:rPr>
      </w:pPr>
      <w:r w:rsidRPr="00822795">
        <w:rPr>
          <w:rFonts w:ascii="Arial" w:hAnsi="Arial" w:cs="Arial"/>
        </w:rPr>
        <w:t>In this paper the power of a study to test one hypothesis H</w:t>
      </w:r>
      <w:r w:rsidRPr="00822795">
        <w:rPr>
          <w:rFonts w:ascii="Arial" w:hAnsi="Arial" w:cs="Arial"/>
          <w:vertAlign w:val="subscript"/>
        </w:rPr>
        <w:t>i</w:t>
      </w:r>
      <w:r w:rsidRPr="00822795">
        <w:rPr>
          <w:rFonts w:ascii="Arial" w:hAnsi="Arial" w:cs="Arial"/>
        </w:rPr>
        <w:t xml:space="preserve"> against an alternative hypothesis H</w:t>
      </w:r>
      <w:r w:rsidRPr="00822795">
        <w:rPr>
          <w:rFonts w:ascii="Arial" w:hAnsi="Arial" w:cs="Arial"/>
          <w:vertAlign w:val="subscript"/>
        </w:rPr>
        <w:t>a</w:t>
      </w:r>
      <w:r w:rsidRPr="00822795">
        <w:rPr>
          <w:rFonts w:ascii="Arial" w:hAnsi="Arial" w:cs="Arial"/>
        </w:rPr>
        <w:t xml:space="preserve"> is defined and quantified as the probability of obtaining a BF that supports H</w:t>
      </w:r>
      <w:r w:rsidRPr="00822795">
        <w:rPr>
          <w:rFonts w:ascii="Arial" w:hAnsi="Arial" w:cs="Arial"/>
          <w:vertAlign w:val="subscript"/>
        </w:rPr>
        <w:t>i</w:t>
      </w:r>
      <w:r w:rsidRPr="00822795">
        <w:rPr>
          <w:rFonts w:ascii="Arial" w:hAnsi="Arial" w:cs="Arial"/>
        </w:rPr>
        <w:t xml:space="preserve">  (i.e., BF&gt;1) if H</w:t>
      </w:r>
      <w:r w:rsidRPr="00822795">
        <w:rPr>
          <w:rFonts w:ascii="Arial" w:hAnsi="Arial" w:cs="Arial"/>
          <w:vertAlign w:val="subscript"/>
        </w:rPr>
        <w:t>i</w:t>
      </w:r>
      <w:r w:rsidRPr="00822795">
        <w:rPr>
          <w:rFonts w:ascii="Arial" w:hAnsi="Arial" w:cs="Arial"/>
        </w:rPr>
        <w:t xml:space="preserve"> is </w:t>
      </w:r>
      <w:r w:rsidRPr="00822795">
        <w:rPr>
          <w:rFonts w:ascii="Arial" w:hAnsi="Arial" w:cs="Arial"/>
        </w:rPr>
        <w:lastRenderedPageBreak/>
        <w:t>true</w:t>
      </w:r>
      <w:r w:rsidR="00DE4170">
        <w:rPr>
          <w:rFonts w:ascii="Arial" w:hAnsi="Arial" w:cs="Arial"/>
        </w:rPr>
        <w:t xml:space="preserve"> and </w:t>
      </w:r>
      <w:r w:rsidRPr="00822795">
        <w:rPr>
          <w:rFonts w:ascii="Arial" w:hAnsi="Arial" w:cs="Arial"/>
        </w:rPr>
        <w:t>the probability of obtaining a BF that supports H</w:t>
      </w:r>
      <w:r w:rsidRPr="00822795">
        <w:rPr>
          <w:rFonts w:ascii="Arial" w:hAnsi="Arial" w:cs="Arial"/>
          <w:vertAlign w:val="subscript"/>
        </w:rPr>
        <w:t>a</w:t>
      </w:r>
      <w:r w:rsidRPr="00822795">
        <w:rPr>
          <w:rFonts w:ascii="Arial" w:hAnsi="Arial" w:cs="Arial"/>
        </w:rPr>
        <w:t xml:space="preserve"> (i.e., BF&lt;1) if the H</w:t>
      </w:r>
      <w:r w:rsidRPr="00822795">
        <w:rPr>
          <w:rFonts w:ascii="Arial" w:hAnsi="Arial" w:cs="Arial"/>
          <w:vertAlign w:val="subscript"/>
        </w:rPr>
        <w:t>a</w:t>
      </w:r>
      <w:r w:rsidRPr="00822795">
        <w:rPr>
          <w:rFonts w:ascii="Arial" w:hAnsi="Arial" w:cs="Arial"/>
        </w:rPr>
        <w:t xml:space="preserve"> is true. This definition has been adapted from</w:t>
      </w:r>
      <w:r>
        <w:rPr>
          <w:rFonts w:ascii="Arial" w:hAnsi="Arial" w:cs="Arial"/>
        </w:rPr>
        <w:t xml:space="preserve"> the </w:t>
      </w:r>
      <w:r w:rsidRPr="00822795">
        <w:rPr>
          <w:rFonts w:ascii="Arial" w:hAnsi="Arial" w:cs="Arial"/>
        </w:rPr>
        <w:t>concept of reliability of a BF</w:t>
      </w:r>
      <w:r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92cbf76c-7029-4062-a4c5-6a7964c4a186"/>
          <w:id w:val="2034697761"/>
          <w:placeholder>
            <w:docPart w:val="975AFA6B529540CB91A52F3BC93F5CDE"/>
          </w:placeholder>
        </w:sdtPr>
        <w:sdtContent>
          <w:r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lN2VmZTk4LTYxNDgtNGU4MC1iZjI3LWViNDVhNTIyM2VmZiIsIlJhbmdlTGVuZ3RoIjoxNiwiUmVmZXJlbmNlSWQiOiI2YjEyOGNiNi1iYjRiLTRmYmUtOGYyZS0wNjQxMGUzZTM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cmJlcnQiLCJMYXN0TmFtZSI6IkhvaWp0aW5rIiwiUHJvdGVjdGVkIjpmYWxzZSwiU2V4IjoyLCJDcmVhdGVkQnkiOiJfQW5pdGEgTHl1YmVub3ZhIiwiQ3JlYXRlZE9uIjoiMjAyMi0xMC0wNFQyMjowMzowMyIsIk1vZGlmaWVkQnkiOiJfQW5pdGEgTHl1YmVub3ZhIiwiSWQiOiJhMzUyZDgyMy05Yjc4LTQwYTMtOTc0ZC0wNDgwYThlZDRiYTQiLCJNb2RpZmllZE9uIjoiMjAyMi0xMC0wNFQyMjowMzow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XNlclxcQXBwRGF0YVxcTG9jYWxcXFRlbXBcXHl6aXpsamExLmpwZyIsIlVyaVN0cmluZyI6IjZiMTI4Y2I2LWJiNGItNGZiZS04ZjJlLTA2NDEwZTNlMz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3siJGlkIjoiMTE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}</w:instrText>
          </w:r>
          <w:r>
            <w:rPr>
              <w:rFonts w:ascii="Arial" w:hAnsi="Arial" w:cs="Arial"/>
              <w:noProof/>
            </w:rPr>
            <w:fldChar w:fldCharType="separate"/>
          </w:r>
          <w:hyperlink w:anchor="_CTVL0016b128cb6bb4b4fbe8f2e06410e3e3162" w:tooltip="Hoijtink, H. (2011). Informative hypotheses: Theory and practice for behavioral and social scientists /  Herbert Hoijtink. Chapman &amp; Hall/CRC statisti…" w:history="1">
            <w:r w:rsidR="0046417B">
              <w:rPr>
                <w:rFonts w:ascii="Arial" w:hAnsi="Arial" w:cs="Arial"/>
                <w:noProof/>
              </w:rPr>
              <w:t>(Hoijtink, 2011)</w:t>
            </w:r>
          </w:hyperlink>
          <w:r>
            <w:rPr>
              <w:rFonts w:ascii="Arial" w:hAnsi="Arial" w:cs="Arial"/>
              <w:noProof/>
            </w:rPr>
            <w:fldChar w:fldCharType="end"/>
          </w:r>
        </w:sdtContent>
      </w:sdt>
      <w:r w:rsidRPr="00822795">
        <w:rPr>
          <w:rFonts w:ascii="Arial" w:hAnsi="Arial" w:cs="Arial"/>
        </w:rPr>
        <w:t xml:space="preserve"> that has also been employed in </w:t>
      </w:r>
      <w:sdt>
        <w:sdtPr>
          <w:rPr>
            <w:rFonts w:ascii="Arial" w:hAnsi="Arial" w:cs="Arial"/>
          </w:rPr>
          <w:alias w:val="To edit, see citavi.com/edit"/>
          <w:tag w:val="CitaviPlaceholder#d2eec4e5-7093-4904-a771-35763ef51f6d"/>
          <w:id w:val="-761984951"/>
          <w:placeholder>
            <w:docPart w:val="975AFA6B529540CB91A52F3BC93F5CDE"/>
          </w:placeholder>
        </w:sdtPr>
        <w:sdtContent>
          <w:r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YWJhNzZmLWY1MjAtNDg3Ny1hNTY2LWRhOGJkNzlhN2UyNCIsIlJhbmdlTGVuZ3RoIjoyLCJSZWZlcmVuY2VJZCI6IjQ3ODExZGEzLWRiNWQtNGRiOC05Njg0LTM0NDA5YjdmY2Y2M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FpYW5yYW8iLCJMYXN0TmFtZSI6IkZ1IiwiUHJvdGVjdGVkIjpmYWxzZSwiU2V4IjowLCJDcmVhdGVkQnkiOiJfQW5pdGEgTHl1YmVub3ZhIiwiQ3JlYXRlZE9uIjoiMjAyMi0xMC0wNFQyMjoxNTo1MyIsIk1vZGlmaWVkQnkiOiJfQW5pdGEgTHl1YmVub3ZhIiwiSWQiOiI1OTZjZWI3MC00OTczLTRhNWEtYjY1OS00MmFhNmNlMzU3YzQiLCJNb2RpZmllZE9uIjoiMjAyMi0xMC0wNFQyMjoxNTo1M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dXNlclxcQXBwRGF0YVxcTG9jYWxcXFRlbXBcXGdzdTRxNGNjLmpwZyIsIlVyaVN0cmluZyI6IjQ3ODExZGEzLWRiNWQtNGRiOC05Njg0LTM0NDA5YjdmY2Y2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U0MC8xMjIxIiwiVXJpU3RyaW5nIjoiaHR0cHM6Ly9kb2kub3JnLzEwLjMzNTQwLzEyM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}</w:instrText>
          </w:r>
          <w:r>
            <w:rPr>
              <w:rFonts w:ascii="Arial" w:hAnsi="Arial" w:cs="Arial"/>
              <w:noProof/>
            </w:rPr>
            <w:fldChar w:fldCharType="separate"/>
          </w:r>
          <w:hyperlink w:anchor="_CTVL00147811da3db5d4db8968434409b7fcf60" w:tooltip="Fu, Q. (2022). Sample Size Determination for Bayesian Informative Hypothesis Testing. https://doi.org/10.33540/1221" w:history="1">
            <w:r w:rsidR="0046417B">
              <w:rPr>
                <w:rFonts w:ascii="Arial" w:hAnsi="Arial" w:cs="Arial"/>
                <w:noProof/>
              </w:rPr>
              <w:t>Fu</w:t>
            </w:r>
          </w:hyperlink>
          <w:r>
            <w:rPr>
              <w:rFonts w:ascii="Arial" w:hAnsi="Arial" w:cs="Arial"/>
              <w:noProof/>
            </w:rPr>
            <w:fldChar w:fldCharType="end"/>
          </w:r>
        </w:sdtContent>
      </w:sdt>
      <w:r>
        <w:rPr>
          <w:rFonts w:ascii="Arial" w:hAnsi="Arial" w:cs="Arial"/>
        </w:rPr>
        <w:t xml:space="preserve">’s </w:t>
      </w:r>
      <w:sdt>
        <w:sdtPr>
          <w:rPr>
            <w:rFonts w:ascii="Arial" w:hAnsi="Arial" w:cs="Arial"/>
          </w:rPr>
          <w:alias w:val="To edit, see citavi.com/edit"/>
          <w:tag w:val="CitaviPlaceholder#b9102d17-70bc-4e0c-a56d-bf8ee8876359"/>
          <w:id w:val="-1488863439"/>
          <w:placeholder>
            <w:docPart w:val="975AFA6B529540CB91A52F3BC93F5CDE"/>
          </w:placeholder>
        </w:sdtPr>
        <w:sdtContent>
          <w:r>
            <w:rPr>
              <w:rFonts w:ascii="Arial" w:hAnsi="Arial" w:cs="Arial"/>
              <w:noProof/>
            </w:rPr>
            <w:fldChar w:fldCharType="begin"/>
          </w:r>
          <w:r w:rsidR="0046417B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kYjZhYTAwLTUyZDQtNDRmOC1iZGI0LWZmYzAwYmRlZGFhNyIsIlJhbmdlTGVuZ3RoIjo2LCJSZWZlcmVuY2VJZCI6IjQ3ODExZGEzLWRiNWQtNGRiOC05Njg0LTM0NDA5YjdmY2Y2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WlhbnJhbyIsIkxhc3ROYW1lIjoiRnUiLCJQcm90ZWN0ZWQiOmZhbHNlLCJTZXgiOjAsIkNyZWF0ZWRCeSI6Il9Bbml0YSBMeXViZW5vdmEiLCJDcmVhdGVkT24iOiIyMDIyLTEwLTA0VDIyOjE1OjUzIiwiTW9kaWZpZWRCeSI6Il9Bbml0YSBMeXViZW5vdmEiLCJJZCI6IjU5NmNlYjcwLTQ5NzMtNGE1YS1iNjU5LTQyYWE2Y2UzNTdjNCIsIk1vZGlmaWVkT24iOiIyMDIyLTEwLTA0VDIyOjE1OjU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1c2VyXFxBcHBEYXRhXFxMb2NhbFxcVGVtcFxcZ3N1NHE0Y2MuanBnIiwiVXJpU3RyaW5nIjoiNDc4MTFkYTMtZGI1ZC00ZGI4LTk2ODQtMzQ0MDliN2ZjZjY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1NDAvMTIyMSIsIkVkaXRvcnMiOltdLCJFdmFsdWF0aW9uQ29tcGxleGl0eSI6MCwiRXZhbHVhdGlvblNvdXJjZVRleHRGb3JtYXQiOjAsIkdyb3VwcyI6W3siJGlkIjoiMTEiLCIkdHlwZSI6IlN3aXNzQWNhZGVtaWMuQ2l0YXZpLkdyb3VwLCBTd2lzc0FjYWRlbWljLkNpdGF2aSIsIkRpc3BsYXlUeXBlIjoxLCJOYW1lIjoiUmVmZXJlbmNlcyIsIkNyZWF0ZWRCeSI6Il9Bbml0YSBMeXViZW5vdmEiLCJDcmVhdGVkT24iOiIyMDIyLTEwLTA3VDEzOjA1OjI4IiwiTW9kaWZpZWRCeSI6Il9Bbml0YSBMeXViZW5vdmEiLCJJZCI6IjIyZjlkNTcyLWZkZTUtNDEwNC05N2Q1LTMxMjA2ZTdhODcwYSIsIk1vZGlmaWVkT24iOiIyMDIyLTEwLTA3VDEzOjA1OjM3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NTQwLzEyMjEiLCJVcmlTdHJpbmciOiJodHRwczovL2RvaS5vcmcvMTAuMzM1NDAvMTIy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NiOTEwMmQxNy03MGJjLTRlMGMtYTU2ZC1iZjhlZTg4NzYzNTkiLCJUZXh0IjoiKDIwMjIpIiwiV0FJVmVyc2lvbiI6IjYuMTQuMC4wIn0=}</w:instrText>
          </w:r>
          <w:r>
            <w:rPr>
              <w:rFonts w:ascii="Arial" w:hAnsi="Arial" w:cs="Arial"/>
              <w:noProof/>
            </w:rPr>
            <w:fldChar w:fldCharType="separate"/>
          </w:r>
          <w:hyperlink w:anchor="_CTVL00147811da3db5d4db8968434409b7fcf60" w:tooltip="Fu, Q. (2022). Sample Size Determination for Bayesian Informative Hypothesis Testing. https://doi.org/10.33540/1221" w:history="1">
            <w:r w:rsidR="0046417B">
              <w:rPr>
                <w:rFonts w:ascii="Arial" w:hAnsi="Arial" w:cs="Arial"/>
                <w:noProof/>
              </w:rPr>
              <w:t>(2022)</w:t>
            </w:r>
          </w:hyperlink>
          <w:r>
            <w:rPr>
              <w:rFonts w:ascii="Arial" w:hAnsi="Arial" w:cs="Arial"/>
              <w:noProof/>
            </w:rPr>
            <w:fldChar w:fldCharType="end"/>
          </w:r>
        </w:sdtContent>
      </w:sdt>
      <w:r>
        <w:rPr>
          <w:rFonts w:ascii="Arial" w:hAnsi="Arial" w:cs="Arial"/>
        </w:rPr>
        <w:t xml:space="preserve"> </w:t>
      </w:r>
      <w:r w:rsidRPr="00822795">
        <w:rPr>
          <w:rFonts w:ascii="Arial" w:hAnsi="Arial" w:cs="Arial"/>
        </w:rPr>
        <w:t>algorithm for sample size determination for Bayesian hypothesis testing.</w:t>
      </w:r>
      <w:r w:rsidR="00967206">
        <w:rPr>
          <w:rFonts w:ascii="Arial" w:hAnsi="Arial" w:cs="Arial"/>
        </w:rPr>
        <w:t xml:space="preserve"> </w:t>
      </w:r>
      <w:sdt>
        <w:sdtPr>
          <w:rPr>
            <w:rFonts w:ascii="Arial" w:hAnsi="Arial" w:cs="Arial"/>
          </w:rPr>
          <w:alias w:val="To edit, see citavi.com/edit"/>
          <w:tag w:val="CitaviPlaceholder#3596d383-56b6-49e6-afee-824e4f265603"/>
          <w:id w:val="774286534"/>
          <w:placeholder>
            <w:docPart w:val="DefaultPlaceholder_-1854013440"/>
          </w:placeholder>
        </w:sdtPr>
        <w:sdtContent>
          <w:r w:rsidR="00967206">
            <w:rPr>
              <w:rFonts w:ascii="Arial" w:hAnsi="Arial" w:cs="Arial"/>
              <w:noProof/>
            </w:rPr>
            <w:fldChar w:fldCharType="begin"/>
          </w:r>
          <w:r w:rsidR="00F60D67">
            <w:rPr>
              <w:rFonts w:ascii="Arial" w:hAnsi="Arial" w:cs="Arial"/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4MGUxZTZmLTY0MjktNGZlZS05ZGU5LTI0YzgyOTliYmVmMyIsIlJlZmVyZW5jZUlkIjoiMzgzZjUxM2MtMGZlMS00ZjZmLTk2YjQtMDA3MmEzNjEyNDRlIiwiQmliT25seS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1c2VyXFxBcHBEYXRhXFxMb2NhbFxcVGVtcFxcZ3B4MW80MG4uanBnIiwiVXJpU3RyaW5nIjoiMzgzZjUxM2MtMGZlMS00ZjZmLTk2YjQtMDA3MmEzNjEyNDRl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wMi8yMDE5IiwiRG9pIjoiMTAuMTAzNy9tZXQwMDAwMj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bWV0MDAwMDIwMSIsIlVyaVN0cmluZyI6Imh0dHBzOi8vZG9pLm9yZy8xMC4xMDM3L21ldDAwMDAy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dUMTE6NTk6MzIiLCJNb2RpZmllZEJ5IjoiX0FuaXRhIEx5dWJlbm92YSIsIklkIjoiODFkNGY0M2YtMGNmNC00OTFhLTk3YjMtNDU3ZTA1MTEwNDg0IiwiTW9kaWZpZWRPbiI6IjIwMjItMTAtMDdUMTE6NTk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MDc0MjQ3MiIsIlVyaVN0cmluZyI6Imh0dHA6Ly93d3cubmNiaS5ubG0ubmloLmdvdi9wdWJtZWQvMzA3NDI0Nz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yNjM0ODMzMiIsIlVyaVN0cmluZyI6Imh0dHA6Ly93d3cubmNiaS5ubG0ubmloLmdvdi9wdWJtZWQvMjYzNDgzM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aXRhIEx5dWJlbm92YSIsIkNyZWF0ZWRPbiI6IjIwMjItMTAtMDdUMTI6MDU6NTQiLCJNb2RpZmllZEJ5IjoiX0FuaXRhIEx5dWJlbm92YSIsIklkIjoiMGNlNDU4N2ItZjQ1Ny00NWFkLWI1ZTYtMjI0YmY4MzZjZDlmIiwiTW9kaWZpZWRPbiI6IjIwMjItMTAtMDdUMTI6MDU6NTQ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DM3L2EwMDM5NDAwIiwiVXJpU3RyaW5nIjoiaHR0cHM6Ly9kb2kub3JnLzEwLjEwMzcvYTAwMzk0MDA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JodHRwczovL3NyY2Qub25saW5lbGlicmFyeS53aWxleS5jb20vZG9pL2Ficy8xMC4xMTExL2NkZXYuMTMyNjciLCJVcmlTdHJpbmciOiJodHRwczovL3NyY2Qub25saW5lbGlicmFyeS53aWxleS5jb20vZG9pL2Ficy8xMC4xMTExL2NkZXYuMTMyNjc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}</w:instrText>
          </w:r>
          <w:r w:rsidR="00967206">
            <w:rPr>
              <w:rFonts w:ascii="Arial" w:hAnsi="Arial" w:cs="Arial"/>
              <w:noProof/>
            </w:rPr>
            <w:fldChar w:fldCharType="separate"/>
          </w:r>
          <w:r w:rsidR="0046417B">
            <w:rPr>
              <w:rFonts w:ascii="Arial" w:hAnsi="Arial" w:cs="Arial"/>
              <w:noProof/>
            </w:rPr>
            <w:t xml:space="preserve"> </w:t>
          </w:r>
          <w:r w:rsidR="00967206">
            <w:rPr>
              <w:rFonts w:ascii="Arial" w:hAnsi="Arial" w:cs="Arial"/>
              <w:noProof/>
            </w:rPr>
            <w:fldChar w:fldCharType="end"/>
          </w:r>
        </w:sdtContent>
      </w:sdt>
    </w:p>
    <w:p w14:paraId="03EC8057" w14:textId="77777777" w:rsidR="00FC696B" w:rsidRPr="00822795" w:rsidRDefault="00FC696B" w:rsidP="00822795">
      <w:pPr>
        <w:spacing w:line="480" w:lineRule="auto"/>
        <w:jc w:val="both"/>
        <w:rPr>
          <w:rFonts w:ascii="Arial" w:hAnsi="Arial" w:cs="Arial"/>
        </w:rPr>
      </w:pPr>
    </w:p>
    <w:p w14:paraId="50858743" w14:textId="64D6E628" w:rsidR="00822795" w:rsidRDefault="0082279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tag w:val="CitaviBibliography"/>
        <w:id w:val="-681428286"/>
        <w:placeholder>
          <w:docPart w:val="DefaultPlaceholder_-1854013440"/>
        </w:placeholder>
      </w:sdtPr>
      <w:sdtContent>
        <w:p w14:paraId="1290AAFA" w14:textId="77777777" w:rsidR="0046417B" w:rsidRDefault="00951605" w:rsidP="0046417B">
          <w:pPr>
            <w:pStyle w:val="CitaviBibliographySubheading1"/>
          </w:pPr>
          <w:r>
            <w:fldChar w:fldCharType="begin"/>
          </w:r>
          <w:r w:rsidRPr="00100409">
            <w:instrText>ADDIN CitaviBibliography</w:instrText>
          </w:r>
          <w:r>
            <w:fldChar w:fldCharType="separate"/>
          </w:r>
          <w:r w:rsidR="0046417B">
            <w:t>Cited References</w:t>
          </w:r>
        </w:p>
        <w:p w14:paraId="364973C1" w14:textId="77777777" w:rsidR="0046417B" w:rsidRDefault="0046417B" w:rsidP="0046417B">
          <w:pPr>
            <w:pStyle w:val="CitaviBibliographyEntry"/>
          </w:pPr>
          <w:bookmarkStart w:id="0" w:name="_CTVL00147811da3db5d4db8968434409b7fcf60"/>
          <w:r>
            <w:t>Fu, Q. (2022).</w:t>
          </w:r>
          <w:bookmarkEnd w:id="0"/>
          <w:r>
            <w:t xml:space="preserve"> </w:t>
          </w:r>
          <w:r w:rsidRPr="0046417B">
            <w:rPr>
              <w:i/>
            </w:rPr>
            <w:t xml:space="preserve">Sample Size Determination for Bayesian Informative Hypothesis Testing. </w:t>
          </w:r>
          <w:r w:rsidRPr="0046417B">
            <w:t>https://doi.org/10.33540/1221</w:t>
          </w:r>
        </w:p>
        <w:p w14:paraId="59CFD652" w14:textId="77777777" w:rsidR="0046417B" w:rsidRDefault="0046417B" w:rsidP="0046417B">
          <w:pPr>
            <w:pStyle w:val="CitaviBibliographyEntry"/>
          </w:pPr>
          <w:bookmarkStart w:id="1" w:name="_CTVL0018631fa27fff94c1195d6b47a65820f60"/>
          <w:r>
            <w:t>Gu, X., Mulder, J., &amp; Hoijtink, H. (2018). Approximated adjusted fractional Bayes factors: A general method for testing informative hypotheses.</w:t>
          </w:r>
          <w:bookmarkEnd w:id="1"/>
          <w:r>
            <w:t xml:space="preserve"> </w:t>
          </w:r>
          <w:r w:rsidRPr="0046417B">
            <w:rPr>
              <w:i/>
            </w:rPr>
            <w:t>British Journal of Mathematical and Statistical Psychology</w:t>
          </w:r>
          <w:r w:rsidRPr="0046417B">
            <w:t xml:space="preserve">, </w:t>
          </w:r>
          <w:r w:rsidRPr="0046417B">
            <w:rPr>
              <w:i/>
            </w:rPr>
            <w:t>71</w:t>
          </w:r>
          <w:r w:rsidRPr="0046417B">
            <w:t>(2), 229–261. https://doi.org/10.1111/bmsp.12110</w:t>
          </w:r>
        </w:p>
        <w:p w14:paraId="1CFD6EDD" w14:textId="77777777" w:rsidR="0046417B" w:rsidRDefault="0046417B" w:rsidP="0046417B">
          <w:pPr>
            <w:pStyle w:val="CitaviBibliographyEntry"/>
          </w:pPr>
          <w:bookmarkStart w:id="2" w:name="_CTVL0016b128cb6bb4b4fbe8f2e06410e3e3162"/>
          <w:r>
            <w:t>Hoijtink, H. (2011).</w:t>
          </w:r>
          <w:bookmarkEnd w:id="2"/>
          <w:r>
            <w:t xml:space="preserve"> </w:t>
          </w:r>
          <w:r w:rsidRPr="0046417B">
            <w:rPr>
              <w:i/>
            </w:rPr>
            <w:t>Informative hypotheses: Theory and practice for behavioral and social scientists /  Herbert Hoijtink</w:t>
          </w:r>
          <w:r w:rsidRPr="0046417B">
            <w:t xml:space="preserve">. </w:t>
          </w:r>
          <w:r w:rsidRPr="0046417B">
            <w:rPr>
              <w:i/>
            </w:rPr>
            <w:t>Chapman &amp; Hall/CRC statistics in the social and behavioral sciences</w:t>
          </w:r>
          <w:r w:rsidRPr="0046417B">
            <w:t xml:space="preserve">. Boca Raton: CRC Press. </w:t>
          </w:r>
        </w:p>
        <w:p w14:paraId="4AC43293" w14:textId="77777777" w:rsidR="0046417B" w:rsidRDefault="0046417B" w:rsidP="0046417B">
          <w:pPr>
            <w:pStyle w:val="CitaviBibliographyEntry"/>
          </w:pPr>
          <w:bookmarkStart w:id="3" w:name="_CTVL001a9d2bff361364567854b4558298835d8"/>
          <w:r>
            <w:t>Kass, R. E., &amp; Raftery, A. E. (1995). Bayes Factors.</w:t>
          </w:r>
          <w:bookmarkEnd w:id="3"/>
          <w:r>
            <w:t xml:space="preserve"> </w:t>
          </w:r>
          <w:r w:rsidRPr="0046417B">
            <w:rPr>
              <w:i/>
            </w:rPr>
            <w:t>Journal of the American Statistical Association</w:t>
          </w:r>
          <w:r w:rsidRPr="0046417B">
            <w:t xml:space="preserve">, </w:t>
          </w:r>
          <w:r w:rsidRPr="0046417B">
            <w:rPr>
              <w:i/>
            </w:rPr>
            <w:t>90</w:t>
          </w:r>
          <w:r w:rsidRPr="0046417B">
            <w:t>(430), 773–795.</w:t>
          </w:r>
        </w:p>
        <w:p w14:paraId="3CCCFD00" w14:textId="77777777" w:rsidR="0046417B" w:rsidRDefault="0046417B" w:rsidP="0046417B">
          <w:pPr>
            <w:pStyle w:val="CitaviBibliographyEntry"/>
          </w:pPr>
          <w:bookmarkStart w:id="4" w:name="_CTVL001ed20edd2d9fa4b3c95e9a8c15908e1b4"/>
          <w:r w:rsidRPr="00E178F8">
            <w:rPr>
              <w:lang w:val="de-DE"/>
            </w:rPr>
            <w:t>Klugkist, I., &amp; Volker, T. B. (2022).</w:t>
          </w:r>
          <w:bookmarkEnd w:id="4"/>
          <w:r w:rsidRPr="00E178F8">
            <w:rPr>
              <w:lang w:val="de-DE"/>
            </w:rPr>
            <w:t xml:space="preserve"> </w:t>
          </w:r>
          <w:r w:rsidRPr="0046417B">
            <w:rPr>
              <w:i/>
            </w:rPr>
            <w:t>Bayesian Evidence Synthesis for Informative Hypotheses: An introduction</w:t>
          </w:r>
          <w:r w:rsidRPr="0046417B">
            <w:t>, Manuscript submitted for publication.</w:t>
          </w:r>
        </w:p>
        <w:p w14:paraId="09BFA2D3" w14:textId="77777777" w:rsidR="0046417B" w:rsidRDefault="0046417B" w:rsidP="0046417B">
          <w:pPr>
            <w:pStyle w:val="CitaviBibliographyEntry"/>
          </w:pPr>
          <w:bookmarkStart w:id="5" w:name="_CTVL001cfeaa701f1b0457e89f5516ec8480e60"/>
          <w:r>
            <w:t>Kuiper, R. M., Buskens, V., Raub, W., &amp; Hoijtink, H. (2013). Combining Statistical Evidence From Several Studies.</w:t>
          </w:r>
          <w:bookmarkEnd w:id="5"/>
          <w:r>
            <w:t xml:space="preserve"> </w:t>
          </w:r>
          <w:r w:rsidRPr="0046417B">
            <w:rPr>
              <w:i/>
            </w:rPr>
            <w:t>Sociological Methods &amp; Research</w:t>
          </w:r>
          <w:r w:rsidRPr="0046417B">
            <w:t xml:space="preserve">, </w:t>
          </w:r>
          <w:r w:rsidRPr="0046417B">
            <w:rPr>
              <w:i/>
            </w:rPr>
            <w:t>42</w:t>
          </w:r>
          <w:r w:rsidRPr="0046417B">
            <w:t>(1), 60–81. https://doi.org/10.1177/0049124112464867</w:t>
          </w:r>
        </w:p>
        <w:p w14:paraId="1E0750E4" w14:textId="77777777" w:rsidR="0046417B" w:rsidRDefault="0046417B" w:rsidP="0046417B">
          <w:pPr>
            <w:pStyle w:val="CitaviBibliographyEntry"/>
            <w:rPr>
              <w:i/>
            </w:rPr>
          </w:pPr>
          <w:bookmarkStart w:id="6" w:name="_CTVL001da9a1c4f82bc4a588210efb73f93995f"/>
          <w:r>
            <w:t>Mulder, J., Gu, X., Olsson-Collentine, A., Tomarken, A., Böing-Messing, F., Hoijtink, H., . . . van Lissa, C. (2019).</w:t>
          </w:r>
          <w:bookmarkEnd w:id="6"/>
          <w:r>
            <w:t xml:space="preserve"> </w:t>
          </w:r>
          <w:r w:rsidRPr="0046417B">
            <w:rPr>
              <w:i/>
            </w:rPr>
            <w:t xml:space="preserve">BFpack: Flexible Bayes Factor Testing of Scientific Theories in R. </w:t>
          </w:r>
        </w:p>
        <w:p w14:paraId="24CA0056" w14:textId="77777777" w:rsidR="0046417B" w:rsidRDefault="0046417B" w:rsidP="0046417B">
          <w:pPr>
            <w:pStyle w:val="CitaviBibliographyEntry"/>
          </w:pPr>
          <w:bookmarkStart w:id="7" w:name="_CTVL0010912ec558aba48929938a70d2cdbc8e5"/>
          <w:r>
            <w:t>R Core Team (2022). R: A language and environment for statistical computing (Version 4.2.0) [Computer software]. Vienna, Austria: R Foundation for Statistical Computing: R Foundation for Statistical Computing. Retrieved from https://www.R-project.org/</w:t>
          </w:r>
        </w:p>
        <w:p w14:paraId="303DFB34" w14:textId="77777777" w:rsidR="0046417B" w:rsidRDefault="0046417B" w:rsidP="0046417B">
          <w:pPr>
            <w:pStyle w:val="CitaviBibliographyEntry"/>
          </w:pPr>
          <w:bookmarkStart w:id="8" w:name="_CTVL001ea319636f18042e9bb984c4449a9dcd2"/>
          <w:bookmarkEnd w:id="7"/>
          <w:r>
            <w:t>Schönbrodt, F. D., Wagenmakers, E.</w:t>
          </w:r>
          <w:r>
            <w:rPr>
              <w:rFonts w:ascii="Cambria Math" w:hAnsi="Cambria Math" w:cs="Cambria Math"/>
            </w:rPr>
            <w:t>‑</w:t>
          </w:r>
          <w:r>
            <w:t>J., Zehetleitner,</w:t>
          </w:r>
          <w:r>
            <w:rPr>
              <w:rFonts w:ascii="Calibri" w:hAnsi="Calibri" w:cs="Calibri"/>
            </w:rPr>
            <w:t> </w:t>
          </w:r>
          <w:r>
            <w:t>M., &amp; Perugini,</w:t>
          </w:r>
          <w:r>
            <w:rPr>
              <w:rFonts w:ascii="Calibri" w:hAnsi="Calibri" w:cs="Calibri"/>
            </w:rPr>
            <w:t> </w:t>
          </w:r>
          <w:r>
            <w:t>M. (2016).</w:t>
          </w:r>
          <w:bookmarkEnd w:id="8"/>
          <w:r>
            <w:t xml:space="preserve"> </w:t>
          </w:r>
          <w:r w:rsidRPr="0046417B">
            <w:rPr>
              <w:i/>
            </w:rPr>
            <w:t>Sequential hypothesis testing with Bayes factors: Efficiently testing mean differences</w:t>
          </w:r>
          <w:r w:rsidRPr="0046417B">
            <w:t>. Center for Open Science. https://doi.org/10.31219/osf.io/w3s3s</w:t>
          </w:r>
        </w:p>
        <w:p w14:paraId="1E00BF60" w14:textId="77777777" w:rsidR="0046417B" w:rsidRDefault="0046417B" w:rsidP="0046417B">
          <w:pPr>
            <w:pStyle w:val="CitaviBibliographyEntry"/>
          </w:pPr>
          <w:bookmarkStart w:id="9" w:name="_CTVL001b770535181964a8385f2f95881dc39a9"/>
          <w:r>
            <w:t>Van Wonderen, E. (2022).</w:t>
          </w:r>
          <w:bookmarkEnd w:id="9"/>
          <w:r>
            <w:t xml:space="preserve"> </w:t>
          </w:r>
          <w:r w:rsidRPr="0046417B">
            <w:rPr>
              <w:i/>
            </w:rPr>
            <w:t>Comparing Bayesian evidence synthesis to meta-analysis: A simulation study and empirical application</w:t>
          </w:r>
          <w:r w:rsidRPr="0046417B">
            <w:t>, Manuscript submitted for publication.</w:t>
          </w:r>
        </w:p>
        <w:p w14:paraId="592B3236" w14:textId="77777777" w:rsidR="0046417B" w:rsidRDefault="0046417B" w:rsidP="0046417B">
          <w:pPr>
            <w:pStyle w:val="CitaviBibliographyEntry"/>
          </w:pPr>
          <w:bookmarkStart w:id="10" w:name="_CTVL001b8adcb738da14878a197115fc60af73c"/>
          <w:r>
            <w:t>Volker, T. B. (2022).</w:t>
          </w:r>
          <w:bookmarkEnd w:id="10"/>
          <w:r>
            <w:t xml:space="preserve"> </w:t>
          </w:r>
          <w:r w:rsidRPr="0046417B">
            <w:rPr>
              <w:i/>
            </w:rPr>
            <w:t>Combining support for hypotheses over heterogeneous studies with Bayesian Evidence Synthesis: A simulation study</w:t>
          </w:r>
          <w:r w:rsidRPr="0046417B">
            <w:t>, Manuscript submitted for publication.</w:t>
          </w:r>
        </w:p>
        <w:p w14:paraId="567AFB7C" w14:textId="77777777" w:rsidR="0046417B" w:rsidRDefault="0046417B" w:rsidP="0046417B">
          <w:pPr>
            <w:pStyle w:val="CitaviBibliographySubheading1"/>
          </w:pPr>
          <w:r>
            <w:t>Reading list</w:t>
          </w:r>
        </w:p>
        <w:p w14:paraId="67E5F37A" w14:textId="77777777" w:rsidR="0046417B" w:rsidRDefault="0046417B" w:rsidP="0046417B">
          <w:pPr>
            <w:pStyle w:val="CitaviBibliographyEntry"/>
          </w:pPr>
          <w:bookmarkStart w:id="11" w:name="_CTVL001c7cb8cb430d14f9db3a1b748a3d5e975"/>
          <w:r>
            <w:t>Button, K. S., Ioannidis, J. P. A., Mokrysz, C., Nosek, B. A., Flint, J., Robinson, E. S. J., &amp; Munafò, M. R. (2013a). Confidence and precision increase with high statistical power.</w:t>
          </w:r>
          <w:bookmarkEnd w:id="11"/>
          <w:r>
            <w:t xml:space="preserve"> </w:t>
          </w:r>
          <w:r w:rsidRPr="0046417B">
            <w:rPr>
              <w:i/>
            </w:rPr>
            <w:t>Nature Reviews Neuroscience</w:t>
          </w:r>
          <w:r w:rsidRPr="0046417B">
            <w:t xml:space="preserve">, </w:t>
          </w:r>
          <w:r w:rsidRPr="0046417B">
            <w:rPr>
              <w:i/>
            </w:rPr>
            <w:t>14</w:t>
          </w:r>
          <w:r w:rsidRPr="0046417B">
            <w:t>(8), 585–586. https://doi.org/10.1038/nrn3475-c4</w:t>
          </w:r>
        </w:p>
        <w:p w14:paraId="4BAB3EA8" w14:textId="77777777" w:rsidR="0046417B" w:rsidRDefault="0046417B" w:rsidP="0046417B">
          <w:pPr>
            <w:pStyle w:val="CitaviBibliographyEntry"/>
          </w:pPr>
          <w:bookmarkStart w:id="12" w:name="_CTVL0017b484dcacfea4423a8e3d59300ba4e4d"/>
          <w:r>
            <w:t>Button, K. S., Ioannidis, J. P. A., Mokrysz, C., Nosek, B. A., Flint, J., Robinson, E. S. J., &amp; Munafò, M. R. (2013b). Power failure: Why small sample size undermines the reliability of neuroscience.</w:t>
          </w:r>
          <w:bookmarkEnd w:id="12"/>
          <w:r>
            <w:t xml:space="preserve"> </w:t>
          </w:r>
          <w:r w:rsidRPr="0046417B">
            <w:rPr>
              <w:i/>
            </w:rPr>
            <w:t>Nature Reviews Neuroscience</w:t>
          </w:r>
          <w:r w:rsidRPr="0046417B">
            <w:t xml:space="preserve">, </w:t>
          </w:r>
          <w:r w:rsidRPr="0046417B">
            <w:rPr>
              <w:i/>
            </w:rPr>
            <w:t>14</w:t>
          </w:r>
          <w:r w:rsidRPr="0046417B">
            <w:t>(5), 365–376. https://doi.org/10.1038/nrn3475</w:t>
          </w:r>
        </w:p>
        <w:p w14:paraId="388060CB" w14:textId="77777777" w:rsidR="0046417B" w:rsidRDefault="0046417B" w:rsidP="0046417B">
          <w:pPr>
            <w:pStyle w:val="CitaviBibliographyEntry"/>
          </w:pPr>
          <w:bookmarkStart w:id="13" w:name="_CTVL001c33356a2b55040cdb3d5565396613845"/>
          <w:r>
            <w:t>Cohen, J. [J.] (1992). A power primer.</w:t>
          </w:r>
          <w:bookmarkEnd w:id="13"/>
          <w:r>
            <w:t xml:space="preserve"> </w:t>
          </w:r>
          <w:r w:rsidRPr="0046417B">
            <w:rPr>
              <w:i/>
            </w:rPr>
            <w:t>Psychological Bulletin</w:t>
          </w:r>
          <w:r w:rsidRPr="0046417B">
            <w:t xml:space="preserve">, </w:t>
          </w:r>
          <w:r w:rsidRPr="0046417B">
            <w:rPr>
              <w:i/>
            </w:rPr>
            <w:t>112</w:t>
          </w:r>
          <w:r w:rsidRPr="0046417B">
            <w:t>(1), 155–159. https://doi.org/10.1037//0033-2909.112.1.155</w:t>
          </w:r>
        </w:p>
        <w:p w14:paraId="0C2C4738" w14:textId="77777777" w:rsidR="0046417B" w:rsidRDefault="0046417B" w:rsidP="0046417B">
          <w:pPr>
            <w:pStyle w:val="CitaviBibliographyEntry"/>
          </w:pPr>
          <w:bookmarkStart w:id="14" w:name="_CTVL0019c82741796194e29ab9f542ed04f0b41"/>
          <w:r>
            <w:t>Cohen, J. [Jacob] (2013).</w:t>
          </w:r>
          <w:bookmarkEnd w:id="14"/>
          <w:r>
            <w:t xml:space="preserve"> </w:t>
          </w:r>
          <w:r w:rsidRPr="0046417B">
            <w:rPr>
              <w:i/>
            </w:rPr>
            <w:t>Statistical Power Analysis for the Behavioral Sciences</w:t>
          </w:r>
          <w:r w:rsidRPr="0046417B">
            <w:t>. Routledge. https://doi.org/10.4324/9780203771587</w:t>
          </w:r>
        </w:p>
        <w:p w14:paraId="29EF1C31" w14:textId="77777777" w:rsidR="0046417B" w:rsidRDefault="0046417B" w:rsidP="0046417B">
          <w:pPr>
            <w:pStyle w:val="CitaviBibliographyEntry"/>
          </w:pPr>
          <w:bookmarkStart w:id="15" w:name="_CTVL00152f23a41a2af43b29c501795960dafe0"/>
          <w:r>
            <w:t>Etz, A., &amp; Vandekerckhove, J. (2016). A Bayesian Perspective on the Reproducibility Project: Psychology.</w:t>
          </w:r>
          <w:bookmarkEnd w:id="15"/>
          <w:r>
            <w:t xml:space="preserve"> </w:t>
          </w:r>
          <w:r w:rsidRPr="0046417B">
            <w:rPr>
              <w:i/>
            </w:rPr>
            <w:t>PLOS ONE</w:t>
          </w:r>
          <w:r w:rsidRPr="0046417B">
            <w:t xml:space="preserve">, </w:t>
          </w:r>
          <w:r w:rsidRPr="0046417B">
            <w:rPr>
              <w:i/>
            </w:rPr>
            <w:t>11</w:t>
          </w:r>
          <w:r w:rsidRPr="0046417B">
            <w:t>(2), e0149794. https://doi.org/10.1371/journal.pone.0149794</w:t>
          </w:r>
        </w:p>
        <w:p w14:paraId="4698744E" w14:textId="77777777" w:rsidR="0046417B" w:rsidRDefault="0046417B" w:rsidP="0046417B">
          <w:pPr>
            <w:pStyle w:val="CitaviBibliographyEntry"/>
          </w:pPr>
          <w:bookmarkStart w:id="16" w:name="_CTVL00185a7c68a9d5047a2823e728d1e273502"/>
          <w:r>
            <w:lastRenderedPageBreak/>
            <w:t>Gu, X. (2021). Evaluating predictors' relative importance using Bayes factors in regression models.</w:t>
          </w:r>
          <w:bookmarkEnd w:id="16"/>
          <w:r>
            <w:t xml:space="preserve"> </w:t>
          </w:r>
          <w:r w:rsidRPr="0046417B">
            <w:rPr>
              <w:i/>
            </w:rPr>
            <w:t xml:space="preserve">Psychological Methods. </w:t>
          </w:r>
          <w:r w:rsidRPr="0046417B">
            <w:t>Advance online publication. https://doi.org/10.1037/met0000431</w:t>
          </w:r>
        </w:p>
        <w:p w14:paraId="7D1DD8A1" w14:textId="77777777" w:rsidR="0046417B" w:rsidRDefault="0046417B" w:rsidP="0046417B">
          <w:pPr>
            <w:pStyle w:val="CitaviBibliographyEntry"/>
          </w:pPr>
          <w:bookmarkStart w:id="17" w:name="_CTVL001e4ccdf6d38bf4bebaf7f8ca77a3ca8b4"/>
          <w:r>
            <w:t>Gu, X., Mulder, J., Deković, M., &amp; Hoijtink, H. (2014). Bayesian evaluation of inequality constrained hypotheses.</w:t>
          </w:r>
          <w:bookmarkEnd w:id="17"/>
          <w:r>
            <w:t xml:space="preserve"> </w:t>
          </w:r>
          <w:r w:rsidRPr="0046417B">
            <w:rPr>
              <w:i/>
            </w:rPr>
            <w:t>Psychological Methods</w:t>
          </w:r>
          <w:r w:rsidRPr="0046417B">
            <w:t xml:space="preserve">, </w:t>
          </w:r>
          <w:r w:rsidRPr="0046417B">
            <w:rPr>
              <w:i/>
            </w:rPr>
            <w:t>19</w:t>
          </w:r>
          <w:r w:rsidRPr="0046417B">
            <w:t>(4), 511–527. https://doi.org/10.1037/met0000017</w:t>
          </w:r>
        </w:p>
        <w:p w14:paraId="79F4DFD2" w14:textId="77777777" w:rsidR="0046417B" w:rsidRDefault="0046417B" w:rsidP="0046417B">
          <w:pPr>
            <w:pStyle w:val="CitaviBibliographyEntry"/>
          </w:pPr>
          <w:bookmarkStart w:id="18" w:name="_CTVL0011c640e32fb8a497eb57b00568e155ece"/>
          <w:r>
            <w:t>Hoijtink, H. (2021). Prior sensitivity of null hypothesis Bayesian testing.</w:t>
          </w:r>
          <w:bookmarkEnd w:id="18"/>
          <w:r>
            <w:t xml:space="preserve"> </w:t>
          </w:r>
          <w:r w:rsidRPr="0046417B">
            <w:rPr>
              <w:i/>
            </w:rPr>
            <w:t xml:space="preserve">Psychological Methods. </w:t>
          </w:r>
          <w:r w:rsidRPr="0046417B">
            <w:t>Advance online publication. https://doi.org/10.1037/met0000292</w:t>
          </w:r>
        </w:p>
        <w:p w14:paraId="4EA6C9E6" w14:textId="77777777" w:rsidR="0046417B" w:rsidRDefault="0046417B" w:rsidP="0046417B">
          <w:pPr>
            <w:pStyle w:val="CitaviBibliographyEntry"/>
          </w:pPr>
          <w:bookmarkStart w:id="19" w:name="_CTVL001383f513c0fe14f6f96b40072a361244e"/>
          <w:r>
            <w:t>Hoijtink, H., Mulder, J., van Lissa, C., &amp; Gu, X. (2019). A tutorial on testing hypotheses using the Bayes factor.</w:t>
          </w:r>
          <w:bookmarkEnd w:id="19"/>
          <w:r>
            <w:t xml:space="preserve"> </w:t>
          </w:r>
          <w:r w:rsidRPr="0046417B">
            <w:rPr>
              <w:i/>
            </w:rPr>
            <w:t>Psychological Methods</w:t>
          </w:r>
          <w:r w:rsidRPr="0046417B">
            <w:t xml:space="preserve">, </w:t>
          </w:r>
          <w:r w:rsidRPr="0046417B">
            <w:rPr>
              <w:i/>
            </w:rPr>
            <w:t>24</w:t>
          </w:r>
          <w:r w:rsidRPr="0046417B">
            <w:t>(5), 539–556. https://doi.org/10.1037/met0000201</w:t>
          </w:r>
        </w:p>
        <w:p w14:paraId="227F5A11" w14:textId="77777777" w:rsidR="0046417B" w:rsidRDefault="0046417B" w:rsidP="0046417B">
          <w:pPr>
            <w:pStyle w:val="CitaviBibliographyEntry"/>
          </w:pPr>
          <w:bookmarkStart w:id="20" w:name="_CTVL001551f3bb7e06144079d5f06da1e8aa2ef"/>
          <w:r>
            <w:t>Jimenez-Buedo, M., &amp; Miller, L. M. (2010). Why a trade-off? The relationship between the external and internal validity of experiments.</w:t>
          </w:r>
          <w:bookmarkEnd w:id="20"/>
          <w:r>
            <w:t xml:space="preserve"> </w:t>
          </w:r>
          <w:r w:rsidRPr="0046417B">
            <w:rPr>
              <w:i/>
            </w:rPr>
            <w:t>Theoria</w:t>
          </w:r>
          <w:r w:rsidRPr="0046417B">
            <w:t xml:space="preserve">, </w:t>
          </w:r>
          <w:r w:rsidRPr="0046417B">
            <w:rPr>
              <w:i/>
            </w:rPr>
            <w:t>25</w:t>
          </w:r>
          <w:r w:rsidRPr="0046417B">
            <w:t>(3), 301–321.</w:t>
          </w:r>
        </w:p>
        <w:p w14:paraId="2331AA43" w14:textId="77777777" w:rsidR="0046417B" w:rsidRDefault="0046417B" w:rsidP="0046417B">
          <w:pPr>
            <w:pStyle w:val="CitaviBibliographyEntry"/>
            <w:rPr>
              <w:i/>
            </w:rPr>
          </w:pPr>
          <w:bookmarkStart w:id="21" w:name="_CTVL00101af0aa00ccc4ed0be18a44016b55f2f"/>
          <w:r>
            <w:t>Klaassen, F., Hoijtink, H., &amp; Gu, X.</w:t>
          </w:r>
          <w:bookmarkEnd w:id="21"/>
          <w:r>
            <w:t xml:space="preserve"> </w:t>
          </w:r>
          <w:r w:rsidRPr="0046417B">
            <w:rPr>
              <w:i/>
            </w:rPr>
            <w:t>The power of informative hypotheses.</w:t>
          </w:r>
        </w:p>
        <w:p w14:paraId="092B9CC6" w14:textId="77777777" w:rsidR="0046417B" w:rsidRDefault="0046417B" w:rsidP="0046417B">
          <w:pPr>
            <w:pStyle w:val="CitaviBibliographyEntry"/>
          </w:pPr>
          <w:bookmarkStart w:id="22" w:name="_CTVL001f2d66c715ca347199e919b31b3fac0c8"/>
          <w:r>
            <w:t>Klaassen, F., Zedelius, C. M., Veling, H., Aarts, H., &amp; Hoijtink, H. (2018). All for one or some for all? Evaluating informative hypotheses using multiple N = 1 studies.</w:t>
          </w:r>
          <w:bookmarkEnd w:id="22"/>
          <w:r>
            <w:t xml:space="preserve"> </w:t>
          </w:r>
          <w:r w:rsidRPr="0046417B">
            <w:rPr>
              <w:i/>
            </w:rPr>
            <w:t>Behavior Research Methods</w:t>
          </w:r>
          <w:r w:rsidRPr="0046417B">
            <w:t xml:space="preserve">, </w:t>
          </w:r>
          <w:r w:rsidRPr="0046417B">
            <w:rPr>
              <w:i/>
            </w:rPr>
            <w:t>50</w:t>
          </w:r>
          <w:r w:rsidRPr="0046417B">
            <w:t>(6), 2276–2291. https://doi.org/10.3758/s13428-017-0992-5</w:t>
          </w:r>
        </w:p>
        <w:p w14:paraId="0E26941B" w14:textId="77777777" w:rsidR="0046417B" w:rsidRDefault="0046417B" w:rsidP="0046417B">
          <w:pPr>
            <w:pStyle w:val="CitaviBibliographyEntry"/>
          </w:pPr>
          <w:bookmarkStart w:id="23" w:name="_CTVL0011c6010340ce244d389aafa42e3138e99"/>
          <w:r>
            <w:t>Klugkist, I., &amp; Hoijtink, H. (2007). The Bayes factor for inequality and about equality constrained models.</w:t>
          </w:r>
          <w:bookmarkEnd w:id="23"/>
          <w:r>
            <w:t xml:space="preserve"> </w:t>
          </w:r>
          <w:r w:rsidRPr="0046417B">
            <w:rPr>
              <w:i/>
            </w:rPr>
            <w:t>Computational Statistics &amp; Data Analysis</w:t>
          </w:r>
          <w:r w:rsidRPr="0046417B">
            <w:t xml:space="preserve">, </w:t>
          </w:r>
          <w:r w:rsidRPr="0046417B">
            <w:rPr>
              <w:i/>
            </w:rPr>
            <w:t>51</w:t>
          </w:r>
          <w:r w:rsidRPr="0046417B">
            <w:t>(12), 6367–6379. https://doi.org/10.1016/j.csda.2007.01.024</w:t>
          </w:r>
        </w:p>
        <w:p w14:paraId="751E9F67" w14:textId="77777777" w:rsidR="0046417B" w:rsidRDefault="0046417B" w:rsidP="0046417B">
          <w:pPr>
            <w:pStyle w:val="CitaviBibliographyEntry"/>
          </w:pPr>
          <w:bookmarkStart w:id="24" w:name="_CTVL001b6bc00b85d2c46dd8df5d203f64d918f"/>
          <w:r>
            <w:t>Lucas, J. W. (2003). Theory-Testing, Generalization, and the Problem of External Validity.</w:t>
          </w:r>
          <w:bookmarkEnd w:id="24"/>
          <w:r>
            <w:t xml:space="preserve"> </w:t>
          </w:r>
          <w:r w:rsidRPr="0046417B">
            <w:rPr>
              <w:i/>
            </w:rPr>
            <w:t>Sociological Theory</w:t>
          </w:r>
          <w:r w:rsidRPr="0046417B">
            <w:t xml:space="preserve">, </w:t>
          </w:r>
          <w:r w:rsidRPr="0046417B">
            <w:rPr>
              <w:i/>
            </w:rPr>
            <w:t>21</w:t>
          </w:r>
          <w:r w:rsidRPr="0046417B">
            <w:t>(3), 236–253.</w:t>
          </w:r>
        </w:p>
        <w:p w14:paraId="568827E5" w14:textId="77777777" w:rsidR="0046417B" w:rsidRDefault="0046417B" w:rsidP="0046417B">
          <w:pPr>
            <w:pStyle w:val="CitaviBibliographyEntry"/>
          </w:pPr>
          <w:bookmarkStart w:id="25" w:name="_CTVL001cea98d9384f048ca934293463dd741f0"/>
          <w:r>
            <w:t>Maxwell, S. E., Lau, M. Y., &amp; Howard, G. S. (2015). Is psychology suffering from a replication crisis? What does "failure to replicate" really mean?</w:t>
          </w:r>
          <w:bookmarkEnd w:id="25"/>
          <w:r>
            <w:t xml:space="preserve"> </w:t>
          </w:r>
          <w:r w:rsidRPr="0046417B">
            <w:rPr>
              <w:i/>
            </w:rPr>
            <w:t>American Psychologist</w:t>
          </w:r>
          <w:r w:rsidRPr="0046417B">
            <w:t xml:space="preserve">, </w:t>
          </w:r>
          <w:r w:rsidRPr="0046417B">
            <w:rPr>
              <w:i/>
            </w:rPr>
            <w:t>70</w:t>
          </w:r>
          <w:r w:rsidRPr="0046417B">
            <w:t>(6), 487–498. https://doi.org/10.1037/a0039400</w:t>
          </w:r>
        </w:p>
        <w:p w14:paraId="045146F9" w14:textId="77777777" w:rsidR="0046417B" w:rsidRDefault="0046417B" w:rsidP="0046417B">
          <w:pPr>
            <w:pStyle w:val="CitaviBibliographyEntry"/>
          </w:pPr>
          <w:bookmarkStart w:id="26" w:name="_CTVL0019903b5277d6c47d8a53b48ff960516db"/>
          <w:r>
            <w:t>Mulder, J. (2014). Bayes factors for testing inequality constrained hypotheses: Issues with prior specification.</w:t>
          </w:r>
          <w:bookmarkEnd w:id="26"/>
          <w:r>
            <w:t xml:space="preserve"> </w:t>
          </w:r>
          <w:r w:rsidRPr="0046417B">
            <w:rPr>
              <w:i/>
            </w:rPr>
            <w:t>British Journal of Mathematical and Statistical Psychology</w:t>
          </w:r>
          <w:r w:rsidRPr="0046417B">
            <w:t xml:space="preserve">, </w:t>
          </w:r>
          <w:r w:rsidRPr="0046417B">
            <w:rPr>
              <w:i/>
            </w:rPr>
            <w:t>67</w:t>
          </w:r>
          <w:r w:rsidRPr="0046417B">
            <w:t>(1), 153–171. https://doi.org/10.1111/bmsp.12013</w:t>
          </w:r>
        </w:p>
        <w:p w14:paraId="29AB5959" w14:textId="77777777" w:rsidR="0046417B" w:rsidRDefault="0046417B" w:rsidP="0046417B">
          <w:pPr>
            <w:pStyle w:val="CitaviBibliographyEntry"/>
          </w:pPr>
          <w:bookmarkStart w:id="27" w:name="_CTVL0017316f444cc40433f8fa7d6474bd238aa"/>
          <w:r>
            <w:t>Van de Schoot, R., Hoijtink, H., Hallquist, M. N., &amp; Boelen, P. A. (2012). Bayesian Evaluation of inequality-constrained Hypotheses in SEM Models using Mplus.</w:t>
          </w:r>
          <w:bookmarkEnd w:id="27"/>
          <w:r>
            <w:t xml:space="preserve"> </w:t>
          </w:r>
          <w:r w:rsidRPr="0046417B">
            <w:rPr>
              <w:i/>
            </w:rPr>
            <w:t>Structural Equation Modeling : A Multidisciplinary Journal</w:t>
          </w:r>
          <w:r w:rsidRPr="0046417B">
            <w:t xml:space="preserve">, </w:t>
          </w:r>
          <w:r w:rsidRPr="0046417B">
            <w:rPr>
              <w:i/>
            </w:rPr>
            <w:t>19</w:t>
          </w:r>
          <w:r w:rsidRPr="0046417B">
            <w:t>(4). https://doi.org/10.1080/10705511.2012.713267</w:t>
          </w:r>
        </w:p>
        <w:p w14:paraId="42870381" w14:textId="77777777" w:rsidR="0046417B" w:rsidRDefault="0046417B" w:rsidP="0046417B">
          <w:pPr>
            <w:pStyle w:val="CitaviBibliographyEntry"/>
          </w:pPr>
          <w:bookmarkStart w:id="28" w:name="_CTVL001e6bcbda49c084b43bd8e58beb0e4225a"/>
          <w:r>
            <w:t>Van de Schoot, R., Winter, S. D., Ryan, O., Zondervan-Zwijnenburg, M., &amp; Depaoli, S. (2017). A systematic review of Bayesian articles in psychology: The last 25 years.</w:t>
          </w:r>
          <w:bookmarkEnd w:id="28"/>
          <w:r>
            <w:t xml:space="preserve"> </w:t>
          </w:r>
          <w:r w:rsidRPr="0046417B">
            <w:rPr>
              <w:i/>
            </w:rPr>
            <w:t>Psychological Methods</w:t>
          </w:r>
          <w:r w:rsidRPr="0046417B">
            <w:t xml:space="preserve">, </w:t>
          </w:r>
          <w:r w:rsidRPr="0046417B">
            <w:rPr>
              <w:i/>
            </w:rPr>
            <w:t>22</w:t>
          </w:r>
          <w:r w:rsidRPr="0046417B">
            <w:t>(2), 217–239. https://doi.org/10.1037/met0000100</w:t>
          </w:r>
        </w:p>
        <w:p w14:paraId="7625288D" w14:textId="77777777" w:rsidR="0046417B" w:rsidRDefault="0046417B" w:rsidP="0046417B">
          <w:pPr>
            <w:pStyle w:val="CitaviBibliographyEntry"/>
          </w:pPr>
          <w:bookmarkStart w:id="29" w:name="_CTVL001579e98bf8faf4fa1ad61b782ddf8c233"/>
          <w:r>
            <w:t>Zondervan-Zwijnenburg, M. A. J., Veldkamp, S. A. M., Neumann, A., Barzeva, S. A., Nelemans, S. A., van Beijsterveldt, C. E. M., . . . Boomsma, D. I. (2020). Parental Age and Offspring Childhood Mental Health: A Multi-Cohort, Population-Based Investigation.</w:t>
          </w:r>
          <w:bookmarkEnd w:id="29"/>
          <w:r>
            <w:t xml:space="preserve"> </w:t>
          </w:r>
          <w:r w:rsidRPr="0046417B">
            <w:rPr>
              <w:i/>
            </w:rPr>
            <w:t>Child Development</w:t>
          </w:r>
          <w:r w:rsidRPr="0046417B">
            <w:t xml:space="preserve">, </w:t>
          </w:r>
          <w:r w:rsidRPr="0046417B">
            <w:rPr>
              <w:i/>
            </w:rPr>
            <w:t>91</w:t>
          </w:r>
          <w:r w:rsidRPr="0046417B">
            <w:t>(3), 964–982. https://doi.org/10.1111/cdev.13267</w:t>
          </w:r>
        </w:p>
        <w:p w14:paraId="043645CB" w14:textId="22C18C04" w:rsidR="00951605" w:rsidRDefault="00951605" w:rsidP="0046417B">
          <w:pPr>
            <w:pStyle w:val="CitaviBibliographyEntry"/>
          </w:pPr>
          <w:r>
            <w:fldChar w:fldCharType="end"/>
          </w:r>
        </w:p>
      </w:sdtContent>
    </w:sdt>
    <w:p w14:paraId="7F4A9CA8" w14:textId="57A5266B" w:rsidR="00951605" w:rsidRPr="00822795" w:rsidRDefault="00951605" w:rsidP="00951605"/>
    <w:sectPr w:rsidR="00951605" w:rsidRPr="00822795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0E6932" w14:textId="77777777" w:rsidR="00450469" w:rsidRDefault="00450469" w:rsidP="00AF4449">
      <w:pPr>
        <w:spacing w:after="0" w:line="240" w:lineRule="auto"/>
      </w:pPr>
      <w:r>
        <w:separator/>
      </w:r>
    </w:p>
  </w:endnote>
  <w:endnote w:type="continuationSeparator" w:id="0">
    <w:p w14:paraId="0796CEC4" w14:textId="77777777" w:rsidR="00450469" w:rsidRDefault="00450469" w:rsidP="00AF444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3072B2" w14:textId="77777777" w:rsidR="00AF4449" w:rsidRDefault="00AF4449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8A1335B" w14:textId="77777777" w:rsidR="00AF4449" w:rsidRDefault="00AF4449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6A6EFC" w14:textId="77777777" w:rsidR="00AF4449" w:rsidRDefault="00AF444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1819E67" w14:textId="77777777" w:rsidR="00450469" w:rsidRDefault="00450469" w:rsidP="00AF4449">
      <w:pPr>
        <w:spacing w:after="0" w:line="240" w:lineRule="auto"/>
      </w:pPr>
      <w:r>
        <w:separator/>
      </w:r>
    </w:p>
  </w:footnote>
  <w:footnote w:type="continuationSeparator" w:id="0">
    <w:p w14:paraId="5F5846C4" w14:textId="77777777" w:rsidR="00450469" w:rsidRDefault="00450469" w:rsidP="00AF444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BEB08C7" w14:textId="77777777" w:rsidR="00AF4449" w:rsidRDefault="00AF4449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AE2C78" w14:textId="77777777" w:rsidR="00AF4449" w:rsidRDefault="00AF4449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DAED46" w14:textId="77777777" w:rsidR="00AF4449" w:rsidRDefault="00AF4449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9F04CC1E"/>
    <w:lvl w:ilvl="0">
      <w:start w:val="1"/>
      <w:numFmt w:val="decimal"/>
      <w:pStyle w:val="ListNumb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6FCF8AA"/>
    <w:lvl w:ilvl="0">
      <w:start w:val="1"/>
      <w:numFmt w:val="decimal"/>
      <w:pStyle w:val="ListNumb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D0366872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30C2FC64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266C7B70"/>
    <w:lvl w:ilvl="0">
      <w:start w:val="1"/>
      <w:numFmt w:val="bullet"/>
      <w:pStyle w:val="ListBullet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BF2A4CB0"/>
    <w:lvl w:ilvl="0">
      <w:start w:val="1"/>
      <w:numFmt w:val="bullet"/>
      <w:pStyle w:val="ListBullet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03D8F370"/>
    <w:lvl w:ilvl="0">
      <w:start w:val="1"/>
      <w:numFmt w:val="bullet"/>
      <w:pStyle w:val="ListBullet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A46C84A"/>
    <w:lvl w:ilvl="0">
      <w:start w:val="1"/>
      <w:numFmt w:val="bullet"/>
      <w:pStyle w:val="ListBullet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041293B8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230846C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num w:numId="1" w16cid:durableId="1717073953">
    <w:abstractNumId w:val="0"/>
  </w:num>
  <w:num w:numId="2" w16cid:durableId="1026836194">
    <w:abstractNumId w:val="1"/>
  </w:num>
  <w:num w:numId="3" w16cid:durableId="811362143">
    <w:abstractNumId w:val="2"/>
  </w:num>
  <w:num w:numId="4" w16cid:durableId="276185369">
    <w:abstractNumId w:val="3"/>
  </w:num>
  <w:num w:numId="5" w16cid:durableId="241111604">
    <w:abstractNumId w:val="4"/>
  </w:num>
  <w:num w:numId="6" w16cid:durableId="415857467">
    <w:abstractNumId w:val="5"/>
  </w:num>
  <w:num w:numId="7" w16cid:durableId="1582835533">
    <w:abstractNumId w:val="6"/>
  </w:num>
  <w:num w:numId="8" w16cid:durableId="1920603361">
    <w:abstractNumId w:val="7"/>
  </w:num>
  <w:num w:numId="9" w16cid:durableId="1806388168">
    <w:abstractNumId w:val="8"/>
  </w:num>
  <w:num w:numId="10" w16cid:durableId="153623454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DA732B"/>
    <w:rsid w:val="00001671"/>
    <w:rsid w:val="00062760"/>
    <w:rsid w:val="0006567D"/>
    <w:rsid w:val="00084ED9"/>
    <w:rsid w:val="000A54F4"/>
    <w:rsid w:val="00100409"/>
    <w:rsid w:val="00107260"/>
    <w:rsid w:val="0012156D"/>
    <w:rsid w:val="00131935"/>
    <w:rsid w:val="00197D95"/>
    <w:rsid w:val="001A5ACE"/>
    <w:rsid w:val="001D3341"/>
    <w:rsid w:val="001E04ED"/>
    <w:rsid w:val="001F59BB"/>
    <w:rsid w:val="002640D7"/>
    <w:rsid w:val="002D4344"/>
    <w:rsid w:val="002D7CCE"/>
    <w:rsid w:val="00333AEC"/>
    <w:rsid w:val="0033706B"/>
    <w:rsid w:val="00370F4D"/>
    <w:rsid w:val="003A4D5B"/>
    <w:rsid w:val="003A58F9"/>
    <w:rsid w:val="003B03BF"/>
    <w:rsid w:val="003B1236"/>
    <w:rsid w:val="003C4C1C"/>
    <w:rsid w:val="003F073E"/>
    <w:rsid w:val="003F1758"/>
    <w:rsid w:val="00402E08"/>
    <w:rsid w:val="00417093"/>
    <w:rsid w:val="0043732D"/>
    <w:rsid w:val="00450469"/>
    <w:rsid w:val="0046417B"/>
    <w:rsid w:val="0048413A"/>
    <w:rsid w:val="004C6B66"/>
    <w:rsid w:val="004F0E07"/>
    <w:rsid w:val="005F51DD"/>
    <w:rsid w:val="00654988"/>
    <w:rsid w:val="006B1CF5"/>
    <w:rsid w:val="006B6ADE"/>
    <w:rsid w:val="007347DD"/>
    <w:rsid w:val="0076600A"/>
    <w:rsid w:val="007777D5"/>
    <w:rsid w:val="007B705D"/>
    <w:rsid w:val="0081766A"/>
    <w:rsid w:val="00822795"/>
    <w:rsid w:val="008328F1"/>
    <w:rsid w:val="00880FEB"/>
    <w:rsid w:val="008A796D"/>
    <w:rsid w:val="008B0981"/>
    <w:rsid w:val="008C6520"/>
    <w:rsid w:val="00913B1E"/>
    <w:rsid w:val="00946212"/>
    <w:rsid w:val="00951605"/>
    <w:rsid w:val="00967206"/>
    <w:rsid w:val="00971E39"/>
    <w:rsid w:val="009C5C7D"/>
    <w:rsid w:val="009E2DCC"/>
    <w:rsid w:val="009E44F2"/>
    <w:rsid w:val="00AA5534"/>
    <w:rsid w:val="00AC70F5"/>
    <w:rsid w:val="00AF4449"/>
    <w:rsid w:val="00B057B9"/>
    <w:rsid w:val="00B22AED"/>
    <w:rsid w:val="00B308ED"/>
    <w:rsid w:val="00B663AD"/>
    <w:rsid w:val="00B70D5E"/>
    <w:rsid w:val="00BD19E9"/>
    <w:rsid w:val="00C2641A"/>
    <w:rsid w:val="00C36A94"/>
    <w:rsid w:val="00C5610F"/>
    <w:rsid w:val="00C73030"/>
    <w:rsid w:val="00C73156"/>
    <w:rsid w:val="00D970AA"/>
    <w:rsid w:val="00DA2B33"/>
    <w:rsid w:val="00DA732B"/>
    <w:rsid w:val="00DC7D9C"/>
    <w:rsid w:val="00DE4170"/>
    <w:rsid w:val="00DF6C0A"/>
    <w:rsid w:val="00E178F8"/>
    <w:rsid w:val="00E5515C"/>
    <w:rsid w:val="00E61768"/>
    <w:rsid w:val="00EA0D25"/>
    <w:rsid w:val="00EA6F42"/>
    <w:rsid w:val="00EA6FF3"/>
    <w:rsid w:val="00EC070B"/>
    <w:rsid w:val="00F03507"/>
    <w:rsid w:val="00F07E72"/>
    <w:rsid w:val="00F216BE"/>
    <w:rsid w:val="00F4670F"/>
    <w:rsid w:val="00F60D67"/>
    <w:rsid w:val="00FC696B"/>
    <w:rsid w:val="00FE328B"/>
    <w:rsid w:val="00FF04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B57355"/>
  <w15:docId w15:val="{4E30F12E-211A-4C70-A290-6AB1D1A2DDE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84ED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95160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5160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95160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95160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95160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95160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95160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95160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4373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373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373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373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3732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3C4C1C"/>
    <w:rPr>
      <w:color w:val="808080"/>
    </w:rPr>
  </w:style>
  <w:style w:type="paragraph" w:styleId="Revision">
    <w:name w:val="Revision"/>
    <w:hidden/>
    <w:uiPriority w:val="99"/>
    <w:semiHidden/>
    <w:rsid w:val="001F59BB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084ED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BibliographyEntry">
    <w:name w:val="Citavi Bibliography Entry"/>
    <w:basedOn w:val="Normal"/>
    <w:link w:val="CitaviBibliographyEntryChar"/>
    <w:uiPriority w:val="99"/>
    <w:rsid w:val="00951605"/>
    <w:pPr>
      <w:tabs>
        <w:tab w:val="left" w:pos="283"/>
      </w:tabs>
      <w:spacing w:after="60"/>
      <w:ind w:left="283" w:hanging="283"/>
    </w:pPr>
  </w:style>
  <w:style w:type="character" w:customStyle="1" w:styleId="CitaviBibliographyEntryChar">
    <w:name w:val="Citavi Bibliography Entry Char"/>
    <w:basedOn w:val="DefaultParagraphFont"/>
    <w:link w:val="CitaviBibliographyEntry"/>
    <w:uiPriority w:val="99"/>
    <w:rsid w:val="00951605"/>
  </w:style>
  <w:style w:type="paragraph" w:customStyle="1" w:styleId="CitaviBibliographyHeading">
    <w:name w:val="Citavi Bibliography Heading"/>
    <w:basedOn w:val="Heading1"/>
    <w:link w:val="CitaviBibliographyHeadingChar"/>
    <w:uiPriority w:val="99"/>
    <w:rsid w:val="00951605"/>
  </w:style>
  <w:style w:type="character" w:customStyle="1" w:styleId="CitaviBibliographyHeadingChar">
    <w:name w:val="Citavi Bibliography Heading Char"/>
    <w:basedOn w:val="DefaultParagraphFont"/>
    <w:link w:val="CitaviBibliographyHeading"/>
    <w:uiPriority w:val="99"/>
    <w:rsid w:val="009516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Heading2"/>
    <w:link w:val="CitaviChapterBibliographyHeadingChar"/>
    <w:uiPriority w:val="99"/>
    <w:rsid w:val="00951605"/>
  </w:style>
  <w:style w:type="character" w:customStyle="1" w:styleId="CitaviChapterBibliographyHeadingChar">
    <w:name w:val="Citavi Chapter Bibliography Heading Char"/>
    <w:basedOn w:val="DefaultParagraphFont"/>
    <w:link w:val="CitaviChapterBibliographyHeading"/>
    <w:uiPriority w:val="99"/>
    <w:rsid w:val="0095160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95160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Heading2"/>
    <w:link w:val="CitaviBibliographySubheading1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1Char">
    <w:name w:val="Citavi Bibliography Subheading 1 Char"/>
    <w:basedOn w:val="DefaultParagraphFont"/>
    <w:link w:val="CitaviBibliographySubheading1"/>
    <w:uiPriority w:val="99"/>
    <w:rsid w:val="00951605"/>
    <w:rPr>
      <w:rFonts w:ascii="Arial" w:eastAsiaTheme="majorEastAsia" w:hAnsi="Arial" w:cs="Arial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Heading3"/>
    <w:link w:val="CitaviBibliographySubheading2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2Char">
    <w:name w:val="Citavi Bibliography Subheading 2 Char"/>
    <w:basedOn w:val="DefaultParagraphFont"/>
    <w:link w:val="CitaviBibliographySubheading2"/>
    <w:uiPriority w:val="99"/>
    <w:rsid w:val="00951605"/>
    <w:rPr>
      <w:rFonts w:ascii="Arial" w:eastAsiaTheme="majorEastAsia" w:hAnsi="Arial" w:cs="Arial"/>
      <w:color w:val="1F3763" w:themeColor="accent1" w:themeShade="7F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95160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Heading4"/>
    <w:link w:val="CitaviBibliographySubheading3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3Char">
    <w:name w:val="Citavi Bibliography Subheading 3 Char"/>
    <w:basedOn w:val="DefaultParagraphFont"/>
    <w:link w:val="CitaviBibliographySubheading3"/>
    <w:uiPriority w:val="99"/>
    <w:rsid w:val="00951605"/>
    <w:rPr>
      <w:rFonts w:ascii="Arial" w:eastAsiaTheme="majorEastAsia" w:hAnsi="Arial" w:cs="Arial"/>
      <w:i/>
      <w:iCs/>
      <w:color w:val="2F5496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95160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Heading5"/>
    <w:link w:val="CitaviBibliographySubheading4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4Char">
    <w:name w:val="Citavi Bibliography Subheading 4 Char"/>
    <w:basedOn w:val="DefaultParagraphFont"/>
    <w:link w:val="CitaviBibliographySubheading4"/>
    <w:uiPriority w:val="99"/>
    <w:rsid w:val="00951605"/>
    <w:rPr>
      <w:rFonts w:ascii="Arial" w:eastAsiaTheme="majorEastAsia" w:hAnsi="Arial" w:cs="Arial"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951605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Heading6"/>
    <w:link w:val="CitaviBibliographySubheading5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5Char">
    <w:name w:val="Citavi Bibliography Subheading 5 Char"/>
    <w:basedOn w:val="DefaultParagraphFont"/>
    <w:link w:val="CitaviBibliographySubheading5"/>
    <w:uiPriority w:val="99"/>
    <w:rsid w:val="00951605"/>
    <w:rPr>
      <w:rFonts w:ascii="Arial" w:eastAsiaTheme="majorEastAsia" w:hAnsi="Arial" w:cs="Arial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951605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Heading7"/>
    <w:link w:val="CitaviBibliographySubheading6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6Char">
    <w:name w:val="Citavi Bibliography Subheading 6 Char"/>
    <w:basedOn w:val="DefaultParagraphFont"/>
    <w:link w:val="CitaviBibliographySubheading6"/>
    <w:uiPriority w:val="99"/>
    <w:rsid w:val="00951605"/>
    <w:rPr>
      <w:rFonts w:ascii="Arial" w:eastAsiaTheme="majorEastAsia" w:hAnsi="Arial" w:cs="Arial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951605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Heading8"/>
    <w:link w:val="CitaviBibliographySubheading7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7Char">
    <w:name w:val="Citavi Bibliography Subheading 7 Char"/>
    <w:basedOn w:val="DefaultParagraphFont"/>
    <w:link w:val="CitaviBibliographySubheading7"/>
    <w:uiPriority w:val="99"/>
    <w:rsid w:val="00951605"/>
    <w:rPr>
      <w:rFonts w:ascii="Arial" w:eastAsiaTheme="majorEastAsia" w:hAnsi="Arial" w:cs="Arial"/>
      <w:color w:val="272727" w:themeColor="text1" w:themeTint="D8"/>
      <w:sz w:val="21"/>
      <w:szCs w:val="21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95160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Heading9"/>
    <w:link w:val="CitaviBibliographySubheading8Char"/>
    <w:uiPriority w:val="99"/>
    <w:rsid w:val="00951605"/>
    <w:pPr>
      <w:spacing w:line="480" w:lineRule="auto"/>
      <w:outlineLvl w:val="9"/>
    </w:pPr>
    <w:rPr>
      <w:rFonts w:ascii="Arial" w:hAnsi="Arial" w:cs="Arial"/>
    </w:rPr>
  </w:style>
  <w:style w:type="character" w:customStyle="1" w:styleId="CitaviBibliographySubheading8Char">
    <w:name w:val="Citavi Bibliography Subheading 8 Char"/>
    <w:basedOn w:val="DefaultParagraphFont"/>
    <w:link w:val="CitaviBibliographySubheading8"/>
    <w:uiPriority w:val="99"/>
    <w:rsid w:val="00951605"/>
    <w:rPr>
      <w:rFonts w:ascii="Arial" w:eastAsiaTheme="majorEastAsia" w:hAnsi="Arial" w:cs="Arial"/>
      <w:i/>
      <w:iCs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95160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F4449"/>
    <w:pPr>
      <w:outlineLvl w:val="9"/>
    </w:pPr>
  </w:style>
  <w:style w:type="paragraph" w:styleId="Bibliography">
    <w:name w:val="Bibliography"/>
    <w:basedOn w:val="Normal"/>
    <w:next w:val="Normal"/>
    <w:uiPriority w:val="37"/>
    <w:semiHidden/>
    <w:unhideWhenUsed/>
    <w:rsid w:val="00AF4449"/>
  </w:style>
  <w:style w:type="character" w:styleId="BookTitle">
    <w:name w:val="Book Title"/>
    <w:basedOn w:val="DefaultParagraphFont"/>
    <w:uiPriority w:val="33"/>
    <w:qFormat/>
    <w:rsid w:val="00AF4449"/>
    <w:rPr>
      <w:b/>
      <w:bCs/>
      <w:i/>
      <w:iCs/>
      <w:spacing w:val="5"/>
    </w:rPr>
  </w:style>
  <w:style w:type="character" w:styleId="IntenseReference">
    <w:name w:val="Intense Reference"/>
    <w:basedOn w:val="DefaultParagraphFont"/>
    <w:uiPriority w:val="32"/>
    <w:qFormat/>
    <w:rsid w:val="00AF4449"/>
    <w:rPr>
      <w:b/>
      <w:bCs/>
      <w:smallCaps/>
      <w:color w:val="4472C4" w:themeColor="accent1"/>
      <w:spacing w:val="5"/>
    </w:rPr>
  </w:style>
  <w:style w:type="character" w:styleId="SubtleReference">
    <w:name w:val="Subtle Reference"/>
    <w:basedOn w:val="DefaultParagraphFont"/>
    <w:uiPriority w:val="31"/>
    <w:qFormat/>
    <w:rsid w:val="00AF4449"/>
    <w:rPr>
      <w:smallCaps/>
      <w:color w:val="5A5A5A" w:themeColor="text1" w:themeTint="A5"/>
    </w:rPr>
  </w:style>
  <w:style w:type="character" w:styleId="IntenseEmphasis">
    <w:name w:val="Intense Emphasis"/>
    <w:basedOn w:val="DefaultParagraphFont"/>
    <w:uiPriority w:val="21"/>
    <w:qFormat/>
    <w:rsid w:val="00AF4449"/>
    <w:rPr>
      <w:i/>
      <w:iCs/>
      <w:color w:val="4472C4" w:themeColor="accent1"/>
    </w:rPr>
  </w:style>
  <w:style w:type="character" w:styleId="SubtleEmphasis">
    <w:name w:val="Subtle Emphasis"/>
    <w:basedOn w:val="DefaultParagraphFont"/>
    <w:uiPriority w:val="19"/>
    <w:qFormat/>
    <w:rsid w:val="00AF4449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F4449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F4449"/>
    <w:rPr>
      <w:i/>
      <w:iCs/>
      <w:color w:val="4472C4" w:themeColor="accent1"/>
    </w:rPr>
  </w:style>
  <w:style w:type="paragraph" w:styleId="Quote">
    <w:name w:val="Quote"/>
    <w:basedOn w:val="Normal"/>
    <w:next w:val="Normal"/>
    <w:link w:val="QuoteChar"/>
    <w:uiPriority w:val="29"/>
    <w:qFormat/>
    <w:rsid w:val="00AF4449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F444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F4449"/>
    <w:pPr>
      <w:ind w:left="720"/>
      <w:contextualSpacing/>
    </w:pPr>
  </w:style>
  <w:style w:type="table" w:styleId="MediumList1-Accent1">
    <w:name w:val="Medium List 1 Accent 1"/>
    <w:basedOn w:val="TableNormal"/>
    <w:uiPriority w:val="65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ediumShading2-Accent1">
    <w:name w:val="Medium Shading 2 Accent 1"/>
    <w:basedOn w:val="TableNormal"/>
    <w:uiPriority w:val="64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-Accent1">
    <w:name w:val="Light Grid Accent 1"/>
    <w:basedOn w:val="TableNormal"/>
    <w:uiPriority w:val="62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LightList-Accent1">
    <w:name w:val="Light List Accent 1"/>
    <w:basedOn w:val="TableNormal"/>
    <w:uiPriority w:val="61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LightShading-Accent1">
    <w:name w:val="Light Shading Accent 1"/>
    <w:basedOn w:val="TableNormal"/>
    <w:uiPriority w:val="60"/>
    <w:semiHidden/>
    <w:unhideWhenUsed/>
    <w:rsid w:val="00AF4449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ColorfulGrid">
    <w:name w:val="Colorful Grid"/>
    <w:basedOn w:val="TableNormal"/>
    <w:uiPriority w:val="73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ColorfulList">
    <w:name w:val="Colorful List"/>
    <w:basedOn w:val="TableNormal"/>
    <w:uiPriority w:val="72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ColorfulShading">
    <w:name w:val="Colorful Shading"/>
    <w:basedOn w:val="TableNormal"/>
    <w:uiPriority w:val="71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arkList">
    <w:name w:val="Dark List"/>
    <w:basedOn w:val="TableNormal"/>
    <w:uiPriority w:val="70"/>
    <w:semiHidden/>
    <w:unhideWhenUsed/>
    <w:rsid w:val="00AF4449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ediumGrid3">
    <w:name w:val="Medium Grid 3"/>
    <w:basedOn w:val="TableNormal"/>
    <w:uiPriority w:val="69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ediumGrid2">
    <w:name w:val="Medium Grid 2"/>
    <w:basedOn w:val="TableNormal"/>
    <w:uiPriority w:val="68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ediumGrid1">
    <w:name w:val="Medium Grid 1"/>
    <w:basedOn w:val="TableNormal"/>
    <w:uiPriority w:val="67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ediumList2">
    <w:name w:val="Medium List 2"/>
    <w:basedOn w:val="TableNormal"/>
    <w:uiPriority w:val="66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List1">
    <w:name w:val="Medium List 1"/>
    <w:basedOn w:val="TableNormal"/>
    <w:uiPriority w:val="65"/>
    <w:semiHidden/>
    <w:unhideWhenUsed/>
    <w:rsid w:val="00AF444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ediumShading2">
    <w:name w:val="Medium Shading 2"/>
    <w:basedOn w:val="TableNormal"/>
    <w:uiPriority w:val="64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Shading1">
    <w:name w:val="Medium Shading 1"/>
    <w:basedOn w:val="TableNormal"/>
    <w:uiPriority w:val="63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LightGrid">
    <w:name w:val="Light Grid"/>
    <w:basedOn w:val="TableNormal"/>
    <w:uiPriority w:val="62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LightList">
    <w:name w:val="Light List"/>
    <w:basedOn w:val="TableNormal"/>
    <w:uiPriority w:val="61"/>
    <w:semiHidden/>
    <w:unhideWhenUsed/>
    <w:rsid w:val="00AF4449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Shading">
    <w:name w:val="Light Shading"/>
    <w:basedOn w:val="TableNormal"/>
    <w:uiPriority w:val="60"/>
    <w:semiHidden/>
    <w:unhideWhenUsed/>
    <w:rsid w:val="00AF444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Spacing">
    <w:name w:val="No Spacing"/>
    <w:uiPriority w:val="1"/>
    <w:qFormat/>
    <w:rsid w:val="00AF4449"/>
    <w:pPr>
      <w:spacing w:after="0" w:line="240" w:lineRule="auto"/>
    </w:pPr>
  </w:style>
  <w:style w:type="character" w:styleId="HTMLVariable">
    <w:name w:val="HTML Variable"/>
    <w:basedOn w:val="DefaultParagraphFont"/>
    <w:uiPriority w:val="99"/>
    <w:semiHidden/>
    <w:unhideWhenUsed/>
    <w:rsid w:val="00AF4449"/>
    <w:rPr>
      <w:i/>
      <w:iCs/>
    </w:rPr>
  </w:style>
  <w:style w:type="character" w:styleId="HTMLTypewriter">
    <w:name w:val="HTML Typewriter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Sample">
    <w:name w:val="HTML Sample"/>
    <w:basedOn w:val="DefaultParagraphFont"/>
    <w:uiPriority w:val="99"/>
    <w:semiHidden/>
    <w:unhideWhenUsed/>
    <w:rsid w:val="00AF4449"/>
    <w:rPr>
      <w:rFonts w:ascii="Consolas" w:hAnsi="Consolas"/>
      <w:sz w:val="24"/>
      <w:szCs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AF4449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AF4449"/>
    <w:rPr>
      <w:rFonts w:ascii="Consolas" w:hAnsi="Consolas"/>
      <w:sz w:val="20"/>
      <w:szCs w:val="20"/>
    </w:rPr>
  </w:style>
  <w:style w:type="character" w:styleId="HTMLKeyboard">
    <w:name w:val="HTML Keyboard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Definition">
    <w:name w:val="HTML Definition"/>
    <w:basedOn w:val="DefaultParagraphFont"/>
    <w:uiPriority w:val="99"/>
    <w:semiHidden/>
    <w:unhideWhenUsed/>
    <w:rsid w:val="00AF4449"/>
    <w:rPr>
      <w:i/>
      <w:iCs/>
    </w:rPr>
  </w:style>
  <w:style w:type="character" w:styleId="HTMLCode">
    <w:name w:val="HTML Code"/>
    <w:basedOn w:val="DefaultParagraphFont"/>
    <w:uiPriority w:val="99"/>
    <w:semiHidden/>
    <w:unhideWhenUsed/>
    <w:rsid w:val="00AF4449"/>
    <w:rPr>
      <w:rFonts w:ascii="Consolas" w:hAnsi="Consolas"/>
      <w:sz w:val="20"/>
      <w:szCs w:val="20"/>
    </w:rPr>
  </w:style>
  <w:style w:type="character" w:styleId="HTMLCite">
    <w:name w:val="HTML Cite"/>
    <w:basedOn w:val="DefaultParagraphFont"/>
    <w:uiPriority w:val="99"/>
    <w:semiHidden/>
    <w:unhideWhenUsed/>
    <w:rsid w:val="00AF4449"/>
    <w:rPr>
      <w:i/>
      <w:iCs/>
    </w:rPr>
  </w:style>
  <w:style w:type="paragraph" w:styleId="HTMLAddress">
    <w:name w:val="HTML Address"/>
    <w:basedOn w:val="Normal"/>
    <w:link w:val="HTMLAddressChar"/>
    <w:uiPriority w:val="99"/>
    <w:semiHidden/>
    <w:unhideWhenUsed/>
    <w:rsid w:val="00AF4449"/>
    <w:pPr>
      <w:spacing w:after="0" w:line="240" w:lineRule="auto"/>
    </w:pPr>
    <w:rPr>
      <w:i/>
      <w:iCs/>
    </w:rPr>
  </w:style>
  <w:style w:type="character" w:customStyle="1" w:styleId="HTMLAddressChar">
    <w:name w:val="HTML Address Char"/>
    <w:basedOn w:val="DefaultParagraphFont"/>
    <w:link w:val="HTMLAddress"/>
    <w:uiPriority w:val="99"/>
    <w:semiHidden/>
    <w:rsid w:val="00AF4449"/>
    <w:rPr>
      <w:i/>
      <w:iCs/>
    </w:rPr>
  </w:style>
  <w:style w:type="character" w:styleId="HTMLAcronym">
    <w:name w:val="HTML Acronym"/>
    <w:basedOn w:val="DefaultParagraphFont"/>
    <w:uiPriority w:val="99"/>
    <w:semiHidden/>
    <w:unhideWhenUsed/>
    <w:rsid w:val="00AF4449"/>
  </w:style>
  <w:style w:type="paragraph" w:styleId="NormalWeb">
    <w:name w:val="Normal (Web)"/>
    <w:basedOn w:val="Normal"/>
    <w:uiPriority w:val="99"/>
    <w:semiHidden/>
    <w:unhideWhenUsed/>
    <w:rsid w:val="00AF4449"/>
    <w:rPr>
      <w:rFonts w:ascii="Times New Roman" w:hAnsi="Times New Roman" w:cs="Times New Roman"/>
      <w:sz w:val="24"/>
      <w:szCs w:val="24"/>
    </w:rPr>
  </w:style>
  <w:style w:type="paragraph" w:styleId="PlainText">
    <w:name w:val="Plain Text"/>
    <w:basedOn w:val="Normal"/>
    <w:link w:val="PlainTextChar"/>
    <w:uiPriority w:val="99"/>
    <w:semiHidden/>
    <w:unhideWhenUsed/>
    <w:rsid w:val="00AF4449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semiHidden/>
    <w:rsid w:val="00AF4449"/>
    <w:rPr>
      <w:rFonts w:ascii="Consolas" w:hAnsi="Consolas"/>
      <w:sz w:val="21"/>
      <w:szCs w:val="21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AF4449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AF4449"/>
    <w:rPr>
      <w:rFonts w:ascii="Segoe UI" w:hAnsi="Segoe UI" w:cs="Segoe UI"/>
      <w:sz w:val="16"/>
      <w:szCs w:val="16"/>
    </w:rPr>
  </w:style>
  <w:style w:type="character" w:styleId="Emphasis">
    <w:name w:val="Emphasis"/>
    <w:basedOn w:val="DefaultParagraphFont"/>
    <w:uiPriority w:val="20"/>
    <w:qFormat/>
    <w:rsid w:val="00AF4449"/>
    <w:rPr>
      <w:i/>
      <w:iCs/>
    </w:rPr>
  </w:style>
  <w:style w:type="character" w:styleId="Strong">
    <w:name w:val="Strong"/>
    <w:basedOn w:val="DefaultParagraphFont"/>
    <w:uiPriority w:val="22"/>
    <w:qFormat/>
    <w:rsid w:val="00AF4449"/>
    <w:rPr>
      <w:b/>
      <w:bCs/>
    </w:rPr>
  </w:style>
  <w:style w:type="character" w:styleId="FollowedHyperlink">
    <w:name w:val="FollowedHyperlink"/>
    <w:basedOn w:val="DefaultParagraphFont"/>
    <w:uiPriority w:val="99"/>
    <w:semiHidden/>
    <w:unhideWhenUsed/>
    <w:rsid w:val="00AF4449"/>
    <w:rPr>
      <w:color w:val="954F72" w:themeColor="followedHyperlink"/>
      <w:u w:val="single"/>
    </w:rPr>
  </w:style>
  <w:style w:type="character" w:styleId="Hyperlink">
    <w:name w:val="Hyperlink"/>
    <w:basedOn w:val="DefaultParagraphFont"/>
    <w:uiPriority w:val="99"/>
    <w:unhideWhenUsed/>
    <w:rsid w:val="00AF4449"/>
    <w:rPr>
      <w:color w:val="0563C1" w:themeColor="hyperlink"/>
      <w:u w:val="single"/>
    </w:rPr>
  </w:style>
  <w:style w:type="paragraph" w:styleId="BlockText">
    <w:name w:val="Block Text"/>
    <w:basedOn w:val="Normal"/>
    <w:uiPriority w:val="99"/>
    <w:semiHidden/>
    <w:unhideWhenUsed/>
    <w:rsid w:val="00AF4449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BodyTextIndent3">
    <w:name w:val="Body Text Indent 3"/>
    <w:basedOn w:val="Normal"/>
    <w:link w:val="BodyTextIndent3Char"/>
    <w:uiPriority w:val="99"/>
    <w:semiHidden/>
    <w:unhideWhenUsed/>
    <w:rsid w:val="00AF4449"/>
    <w:pPr>
      <w:spacing w:after="120"/>
      <w:ind w:left="283"/>
    </w:pPr>
    <w:rPr>
      <w:sz w:val="16"/>
      <w:szCs w:val="16"/>
    </w:rPr>
  </w:style>
  <w:style w:type="character" w:customStyle="1" w:styleId="BodyTextIndent3Char">
    <w:name w:val="Body Text Indent 3 Char"/>
    <w:basedOn w:val="DefaultParagraphFont"/>
    <w:link w:val="BodyTextIndent3"/>
    <w:uiPriority w:val="99"/>
    <w:semiHidden/>
    <w:rsid w:val="00AF4449"/>
    <w:rPr>
      <w:sz w:val="16"/>
      <w:szCs w:val="16"/>
    </w:rPr>
  </w:style>
  <w:style w:type="paragraph" w:styleId="BodyTextIndent2">
    <w:name w:val="Body Text Indent 2"/>
    <w:basedOn w:val="Normal"/>
    <w:link w:val="BodyTextIndent2Char"/>
    <w:uiPriority w:val="99"/>
    <w:semiHidden/>
    <w:unhideWhenUsed/>
    <w:rsid w:val="00AF4449"/>
    <w:pPr>
      <w:spacing w:after="120" w:line="480" w:lineRule="auto"/>
      <w:ind w:left="283"/>
    </w:pPr>
  </w:style>
  <w:style w:type="character" w:customStyle="1" w:styleId="BodyTextIndent2Char">
    <w:name w:val="Body Text Indent 2 Char"/>
    <w:basedOn w:val="DefaultParagraphFont"/>
    <w:link w:val="BodyTextIndent2"/>
    <w:uiPriority w:val="99"/>
    <w:semiHidden/>
    <w:rsid w:val="00AF4449"/>
  </w:style>
  <w:style w:type="paragraph" w:styleId="BodyText3">
    <w:name w:val="Body Text 3"/>
    <w:basedOn w:val="Normal"/>
    <w:link w:val="BodyText3Char"/>
    <w:uiPriority w:val="99"/>
    <w:semiHidden/>
    <w:unhideWhenUsed/>
    <w:rsid w:val="00AF4449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AF4449"/>
    <w:rPr>
      <w:sz w:val="16"/>
      <w:szCs w:val="16"/>
    </w:rPr>
  </w:style>
  <w:style w:type="paragraph" w:styleId="BodyText2">
    <w:name w:val="Body Text 2"/>
    <w:basedOn w:val="Normal"/>
    <w:link w:val="BodyText2Char"/>
    <w:uiPriority w:val="99"/>
    <w:semiHidden/>
    <w:unhideWhenUsed/>
    <w:rsid w:val="00AF4449"/>
    <w:pPr>
      <w:spacing w:after="120" w:line="480" w:lineRule="auto"/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AF4449"/>
  </w:style>
  <w:style w:type="paragraph" w:styleId="NoteHeading">
    <w:name w:val="Note Heading"/>
    <w:basedOn w:val="Normal"/>
    <w:next w:val="Normal"/>
    <w:link w:val="NoteHeadingChar"/>
    <w:uiPriority w:val="99"/>
    <w:semiHidden/>
    <w:unhideWhenUsed/>
    <w:rsid w:val="00AF4449"/>
    <w:pPr>
      <w:spacing w:after="0" w:line="240" w:lineRule="auto"/>
    </w:pPr>
  </w:style>
  <w:style w:type="character" w:customStyle="1" w:styleId="NoteHeadingChar">
    <w:name w:val="Note Heading Char"/>
    <w:basedOn w:val="DefaultParagraphFont"/>
    <w:link w:val="NoteHeading"/>
    <w:uiPriority w:val="99"/>
    <w:semiHidden/>
    <w:rsid w:val="00AF4449"/>
  </w:style>
  <w:style w:type="paragraph" w:styleId="BodyTextIndent">
    <w:name w:val="Body Text Indent"/>
    <w:basedOn w:val="Normal"/>
    <w:link w:val="BodyTextIndentChar"/>
    <w:uiPriority w:val="99"/>
    <w:semiHidden/>
    <w:unhideWhenUsed/>
    <w:rsid w:val="00AF4449"/>
    <w:pPr>
      <w:spacing w:after="120"/>
      <w:ind w:left="283"/>
    </w:pPr>
  </w:style>
  <w:style w:type="character" w:customStyle="1" w:styleId="BodyTextIndentChar">
    <w:name w:val="Body Text Indent Char"/>
    <w:basedOn w:val="DefaultParagraphFont"/>
    <w:link w:val="BodyTextIndent"/>
    <w:uiPriority w:val="99"/>
    <w:semiHidden/>
    <w:rsid w:val="00AF4449"/>
  </w:style>
  <w:style w:type="paragraph" w:styleId="BodyTextFirstIndent2">
    <w:name w:val="Body Text First Indent 2"/>
    <w:basedOn w:val="BodyTextIndent"/>
    <w:link w:val="BodyTextFirstIndent2Char"/>
    <w:uiPriority w:val="99"/>
    <w:semiHidden/>
    <w:unhideWhenUsed/>
    <w:rsid w:val="00AF4449"/>
    <w:pPr>
      <w:spacing w:after="160"/>
      <w:ind w:left="360" w:firstLine="360"/>
    </w:pPr>
  </w:style>
  <w:style w:type="character" w:customStyle="1" w:styleId="BodyTextFirstIndent2Char">
    <w:name w:val="Body Text First Indent 2 Char"/>
    <w:basedOn w:val="BodyTextIndentChar"/>
    <w:link w:val="BodyTextFirstIndent2"/>
    <w:uiPriority w:val="99"/>
    <w:semiHidden/>
    <w:rsid w:val="00AF4449"/>
  </w:style>
  <w:style w:type="paragraph" w:styleId="BodyText">
    <w:name w:val="Body Text"/>
    <w:basedOn w:val="Normal"/>
    <w:link w:val="BodyTextChar"/>
    <w:uiPriority w:val="99"/>
    <w:semiHidden/>
    <w:unhideWhenUsed/>
    <w:rsid w:val="00AF4449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AF4449"/>
  </w:style>
  <w:style w:type="paragraph" w:styleId="BodyTextFirstIndent">
    <w:name w:val="Body Text First Indent"/>
    <w:basedOn w:val="BodyText"/>
    <w:link w:val="BodyTextFirstIndentChar"/>
    <w:uiPriority w:val="99"/>
    <w:semiHidden/>
    <w:unhideWhenUsed/>
    <w:rsid w:val="00AF4449"/>
    <w:pPr>
      <w:spacing w:after="160"/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uiPriority w:val="99"/>
    <w:semiHidden/>
    <w:rsid w:val="00AF444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AF4449"/>
  </w:style>
  <w:style w:type="character" w:customStyle="1" w:styleId="DateChar">
    <w:name w:val="Date Char"/>
    <w:basedOn w:val="DefaultParagraphFont"/>
    <w:link w:val="Date"/>
    <w:uiPriority w:val="99"/>
    <w:semiHidden/>
    <w:rsid w:val="00AF4449"/>
  </w:style>
  <w:style w:type="paragraph" w:styleId="Salutation">
    <w:name w:val="Salutation"/>
    <w:basedOn w:val="Normal"/>
    <w:next w:val="Normal"/>
    <w:link w:val="SalutationChar"/>
    <w:uiPriority w:val="99"/>
    <w:semiHidden/>
    <w:unhideWhenUsed/>
    <w:rsid w:val="00AF4449"/>
  </w:style>
  <w:style w:type="character" w:customStyle="1" w:styleId="SalutationChar">
    <w:name w:val="Salutation Char"/>
    <w:basedOn w:val="DefaultParagraphFont"/>
    <w:link w:val="Salutation"/>
    <w:uiPriority w:val="99"/>
    <w:semiHidden/>
    <w:rsid w:val="00AF4449"/>
  </w:style>
  <w:style w:type="paragraph" w:styleId="Subtitle">
    <w:name w:val="Subtitle"/>
    <w:basedOn w:val="Normal"/>
    <w:next w:val="Normal"/>
    <w:link w:val="SubtitleChar"/>
    <w:uiPriority w:val="11"/>
    <w:qFormat/>
    <w:rsid w:val="00AF4449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AF4449"/>
    <w:rPr>
      <w:rFonts w:eastAsiaTheme="minorEastAsia"/>
      <w:color w:val="5A5A5A" w:themeColor="text1" w:themeTint="A5"/>
      <w:spacing w:val="15"/>
    </w:rPr>
  </w:style>
  <w:style w:type="paragraph" w:styleId="MessageHeader">
    <w:name w:val="Message Header"/>
    <w:basedOn w:val="Normal"/>
    <w:link w:val="MessageHeaderChar"/>
    <w:uiPriority w:val="99"/>
    <w:semiHidden/>
    <w:unhideWhenUsed/>
    <w:rsid w:val="00AF4449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MessageHeaderChar">
    <w:name w:val="Message Header Char"/>
    <w:basedOn w:val="DefaultParagraphFont"/>
    <w:link w:val="MessageHeader"/>
    <w:uiPriority w:val="99"/>
    <w:semiHidden/>
    <w:rsid w:val="00AF4449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Continue5">
    <w:name w:val="List Continue 5"/>
    <w:basedOn w:val="Normal"/>
    <w:uiPriority w:val="99"/>
    <w:semiHidden/>
    <w:unhideWhenUsed/>
    <w:rsid w:val="00AF4449"/>
    <w:pPr>
      <w:spacing w:after="120"/>
      <w:ind w:left="1415"/>
      <w:contextualSpacing/>
    </w:pPr>
  </w:style>
  <w:style w:type="paragraph" w:styleId="ListContinue4">
    <w:name w:val="List Continue 4"/>
    <w:basedOn w:val="Normal"/>
    <w:uiPriority w:val="99"/>
    <w:semiHidden/>
    <w:unhideWhenUsed/>
    <w:rsid w:val="00AF4449"/>
    <w:pPr>
      <w:spacing w:after="120"/>
      <w:ind w:left="1132"/>
      <w:contextualSpacing/>
    </w:pPr>
  </w:style>
  <w:style w:type="paragraph" w:styleId="ListContinue3">
    <w:name w:val="List Continue 3"/>
    <w:basedOn w:val="Normal"/>
    <w:uiPriority w:val="99"/>
    <w:semiHidden/>
    <w:unhideWhenUsed/>
    <w:rsid w:val="00AF4449"/>
    <w:pPr>
      <w:spacing w:after="120"/>
      <w:ind w:left="849"/>
      <w:contextualSpacing/>
    </w:pPr>
  </w:style>
  <w:style w:type="paragraph" w:styleId="ListContinue2">
    <w:name w:val="List Continue 2"/>
    <w:basedOn w:val="Normal"/>
    <w:uiPriority w:val="99"/>
    <w:semiHidden/>
    <w:unhideWhenUsed/>
    <w:rsid w:val="00AF4449"/>
    <w:pPr>
      <w:spacing w:after="120"/>
      <w:ind w:left="566"/>
      <w:contextualSpacing/>
    </w:pPr>
  </w:style>
  <w:style w:type="paragraph" w:styleId="ListContinue">
    <w:name w:val="List Continue"/>
    <w:basedOn w:val="Normal"/>
    <w:uiPriority w:val="99"/>
    <w:semiHidden/>
    <w:unhideWhenUsed/>
    <w:rsid w:val="00AF4449"/>
    <w:pPr>
      <w:spacing w:after="120"/>
      <w:ind w:left="283"/>
      <w:contextualSpacing/>
    </w:pPr>
  </w:style>
  <w:style w:type="paragraph" w:styleId="Signature">
    <w:name w:val="Signature"/>
    <w:basedOn w:val="Normal"/>
    <w:link w:val="SignatureChar"/>
    <w:uiPriority w:val="99"/>
    <w:semiHidden/>
    <w:unhideWhenUsed/>
    <w:rsid w:val="00AF4449"/>
    <w:pPr>
      <w:spacing w:after="0" w:line="240" w:lineRule="auto"/>
      <w:ind w:left="4252"/>
    </w:pPr>
  </w:style>
  <w:style w:type="character" w:customStyle="1" w:styleId="SignatureChar">
    <w:name w:val="Signature Char"/>
    <w:basedOn w:val="DefaultParagraphFont"/>
    <w:link w:val="Signature"/>
    <w:uiPriority w:val="99"/>
    <w:semiHidden/>
    <w:rsid w:val="00AF4449"/>
  </w:style>
  <w:style w:type="paragraph" w:styleId="Closing">
    <w:name w:val="Closing"/>
    <w:basedOn w:val="Normal"/>
    <w:link w:val="ClosingChar"/>
    <w:uiPriority w:val="99"/>
    <w:semiHidden/>
    <w:unhideWhenUsed/>
    <w:rsid w:val="00AF4449"/>
    <w:pPr>
      <w:spacing w:after="0" w:line="240" w:lineRule="auto"/>
      <w:ind w:left="4252"/>
    </w:pPr>
  </w:style>
  <w:style w:type="character" w:customStyle="1" w:styleId="ClosingChar">
    <w:name w:val="Closing Char"/>
    <w:basedOn w:val="DefaultParagraphFont"/>
    <w:link w:val="Closing"/>
    <w:uiPriority w:val="99"/>
    <w:semiHidden/>
    <w:rsid w:val="00AF4449"/>
  </w:style>
  <w:style w:type="paragraph" w:styleId="Title">
    <w:name w:val="Title"/>
    <w:basedOn w:val="Normal"/>
    <w:next w:val="Normal"/>
    <w:link w:val="TitleChar"/>
    <w:uiPriority w:val="10"/>
    <w:qFormat/>
    <w:rsid w:val="00AF444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F444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Number5">
    <w:name w:val="List Number 5"/>
    <w:basedOn w:val="Normal"/>
    <w:uiPriority w:val="99"/>
    <w:semiHidden/>
    <w:unhideWhenUsed/>
    <w:rsid w:val="00AF4449"/>
    <w:pPr>
      <w:numPr>
        <w:numId w:val="1"/>
      </w:numPr>
      <w:contextualSpacing/>
    </w:pPr>
  </w:style>
  <w:style w:type="paragraph" w:styleId="ListNumber4">
    <w:name w:val="List Number 4"/>
    <w:basedOn w:val="Normal"/>
    <w:uiPriority w:val="99"/>
    <w:semiHidden/>
    <w:unhideWhenUsed/>
    <w:rsid w:val="00AF4449"/>
    <w:pPr>
      <w:numPr>
        <w:numId w:val="2"/>
      </w:numPr>
      <w:contextualSpacing/>
    </w:pPr>
  </w:style>
  <w:style w:type="paragraph" w:styleId="ListNumber3">
    <w:name w:val="List Number 3"/>
    <w:basedOn w:val="Normal"/>
    <w:uiPriority w:val="99"/>
    <w:semiHidden/>
    <w:unhideWhenUsed/>
    <w:rsid w:val="00AF4449"/>
    <w:pPr>
      <w:numPr>
        <w:numId w:val="3"/>
      </w:numPr>
      <w:contextualSpacing/>
    </w:pPr>
  </w:style>
  <w:style w:type="paragraph" w:styleId="ListNumber2">
    <w:name w:val="List Number 2"/>
    <w:basedOn w:val="Normal"/>
    <w:uiPriority w:val="99"/>
    <w:semiHidden/>
    <w:unhideWhenUsed/>
    <w:rsid w:val="00AF4449"/>
    <w:pPr>
      <w:numPr>
        <w:numId w:val="4"/>
      </w:numPr>
      <w:contextualSpacing/>
    </w:pPr>
  </w:style>
  <w:style w:type="paragraph" w:styleId="ListBullet5">
    <w:name w:val="List Bullet 5"/>
    <w:basedOn w:val="Normal"/>
    <w:uiPriority w:val="99"/>
    <w:semiHidden/>
    <w:unhideWhenUsed/>
    <w:rsid w:val="00AF4449"/>
    <w:pPr>
      <w:numPr>
        <w:numId w:val="5"/>
      </w:numPr>
      <w:contextualSpacing/>
    </w:pPr>
  </w:style>
  <w:style w:type="paragraph" w:styleId="ListBullet4">
    <w:name w:val="List Bullet 4"/>
    <w:basedOn w:val="Normal"/>
    <w:uiPriority w:val="99"/>
    <w:semiHidden/>
    <w:unhideWhenUsed/>
    <w:rsid w:val="00AF4449"/>
    <w:pPr>
      <w:numPr>
        <w:numId w:val="6"/>
      </w:numPr>
      <w:contextualSpacing/>
    </w:pPr>
  </w:style>
  <w:style w:type="paragraph" w:styleId="ListBullet3">
    <w:name w:val="List Bullet 3"/>
    <w:basedOn w:val="Normal"/>
    <w:uiPriority w:val="99"/>
    <w:semiHidden/>
    <w:unhideWhenUsed/>
    <w:rsid w:val="00AF4449"/>
    <w:pPr>
      <w:numPr>
        <w:numId w:val="7"/>
      </w:numPr>
      <w:contextualSpacing/>
    </w:pPr>
  </w:style>
  <w:style w:type="paragraph" w:styleId="ListBullet2">
    <w:name w:val="List Bullet 2"/>
    <w:basedOn w:val="Normal"/>
    <w:uiPriority w:val="99"/>
    <w:semiHidden/>
    <w:unhideWhenUsed/>
    <w:rsid w:val="00AF4449"/>
    <w:pPr>
      <w:numPr>
        <w:numId w:val="8"/>
      </w:numPr>
      <w:contextualSpacing/>
    </w:pPr>
  </w:style>
  <w:style w:type="paragraph" w:styleId="List5">
    <w:name w:val="List 5"/>
    <w:basedOn w:val="Normal"/>
    <w:uiPriority w:val="99"/>
    <w:semiHidden/>
    <w:unhideWhenUsed/>
    <w:rsid w:val="00AF4449"/>
    <w:pPr>
      <w:ind w:left="1415" w:hanging="283"/>
      <w:contextualSpacing/>
    </w:pPr>
  </w:style>
  <w:style w:type="paragraph" w:styleId="List4">
    <w:name w:val="List 4"/>
    <w:basedOn w:val="Normal"/>
    <w:uiPriority w:val="99"/>
    <w:semiHidden/>
    <w:unhideWhenUsed/>
    <w:rsid w:val="00AF4449"/>
    <w:pPr>
      <w:ind w:left="1132" w:hanging="283"/>
      <w:contextualSpacing/>
    </w:pPr>
  </w:style>
  <w:style w:type="paragraph" w:styleId="List3">
    <w:name w:val="List 3"/>
    <w:basedOn w:val="Normal"/>
    <w:uiPriority w:val="99"/>
    <w:semiHidden/>
    <w:unhideWhenUsed/>
    <w:rsid w:val="00AF4449"/>
    <w:pPr>
      <w:ind w:left="849" w:hanging="283"/>
      <w:contextualSpacing/>
    </w:pPr>
  </w:style>
  <w:style w:type="paragraph" w:styleId="List2">
    <w:name w:val="List 2"/>
    <w:basedOn w:val="Normal"/>
    <w:uiPriority w:val="99"/>
    <w:semiHidden/>
    <w:unhideWhenUsed/>
    <w:rsid w:val="00AF4449"/>
    <w:pPr>
      <w:ind w:left="566" w:hanging="283"/>
      <w:contextualSpacing/>
    </w:pPr>
  </w:style>
  <w:style w:type="paragraph" w:styleId="ListNumber">
    <w:name w:val="List Number"/>
    <w:basedOn w:val="Normal"/>
    <w:uiPriority w:val="99"/>
    <w:semiHidden/>
    <w:unhideWhenUsed/>
    <w:rsid w:val="00AF4449"/>
    <w:pPr>
      <w:numPr>
        <w:numId w:val="9"/>
      </w:numPr>
      <w:contextualSpacing/>
    </w:pPr>
  </w:style>
  <w:style w:type="paragraph" w:styleId="ListBullet">
    <w:name w:val="List Bullet"/>
    <w:basedOn w:val="Normal"/>
    <w:uiPriority w:val="99"/>
    <w:semiHidden/>
    <w:unhideWhenUsed/>
    <w:rsid w:val="00AF4449"/>
    <w:pPr>
      <w:numPr>
        <w:numId w:val="10"/>
      </w:numPr>
      <w:contextualSpacing/>
    </w:pPr>
  </w:style>
  <w:style w:type="paragraph" w:styleId="List">
    <w:name w:val="List"/>
    <w:basedOn w:val="Normal"/>
    <w:uiPriority w:val="99"/>
    <w:semiHidden/>
    <w:unhideWhenUsed/>
    <w:rsid w:val="00AF4449"/>
    <w:pPr>
      <w:ind w:left="283" w:hanging="283"/>
      <w:contextualSpacing/>
    </w:pPr>
  </w:style>
  <w:style w:type="paragraph" w:styleId="TOAHeading">
    <w:name w:val="toa heading"/>
    <w:basedOn w:val="Normal"/>
    <w:next w:val="Normal"/>
    <w:uiPriority w:val="99"/>
    <w:semiHidden/>
    <w:unhideWhenUsed/>
    <w:rsid w:val="00AF4449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croText">
    <w:name w:val="macro"/>
    <w:link w:val="MacroTextChar"/>
    <w:uiPriority w:val="99"/>
    <w:semiHidden/>
    <w:unhideWhenUsed/>
    <w:rsid w:val="00AF4449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croTextChar">
    <w:name w:val="Macro Text Char"/>
    <w:basedOn w:val="DefaultParagraphFont"/>
    <w:link w:val="MacroText"/>
    <w:uiPriority w:val="99"/>
    <w:semiHidden/>
    <w:rsid w:val="00AF4449"/>
    <w:rPr>
      <w:rFonts w:ascii="Consolas" w:hAnsi="Consolas"/>
      <w:sz w:val="20"/>
      <w:szCs w:val="20"/>
    </w:rPr>
  </w:style>
  <w:style w:type="paragraph" w:styleId="TableofAuthorities">
    <w:name w:val="table of authorities"/>
    <w:basedOn w:val="Normal"/>
    <w:next w:val="Normal"/>
    <w:uiPriority w:val="99"/>
    <w:semiHidden/>
    <w:unhideWhenUsed/>
    <w:rsid w:val="00AF4449"/>
    <w:pPr>
      <w:spacing w:after="0"/>
      <w:ind w:left="220" w:hanging="220"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AF4449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AF4449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AF4449"/>
    <w:rPr>
      <w:vertAlign w:val="superscript"/>
    </w:rPr>
  </w:style>
  <w:style w:type="character" w:styleId="PageNumber">
    <w:name w:val="page number"/>
    <w:basedOn w:val="DefaultParagraphFont"/>
    <w:uiPriority w:val="99"/>
    <w:semiHidden/>
    <w:unhideWhenUsed/>
    <w:rsid w:val="00AF4449"/>
  </w:style>
  <w:style w:type="character" w:styleId="LineNumber">
    <w:name w:val="line number"/>
    <w:basedOn w:val="DefaultParagraphFont"/>
    <w:uiPriority w:val="99"/>
    <w:semiHidden/>
    <w:unhideWhenUsed/>
    <w:rsid w:val="00AF4449"/>
  </w:style>
  <w:style w:type="character" w:styleId="FootnoteReference">
    <w:name w:val="footnote reference"/>
    <w:basedOn w:val="DefaultParagraphFont"/>
    <w:uiPriority w:val="99"/>
    <w:semiHidden/>
    <w:unhideWhenUsed/>
    <w:rsid w:val="00AF4449"/>
    <w:rPr>
      <w:vertAlign w:val="superscript"/>
    </w:rPr>
  </w:style>
  <w:style w:type="paragraph" w:styleId="EnvelopeReturn">
    <w:name w:val="envelope return"/>
    <w:basedOn w:val="Normal"/>
    <w:uiPriority w:val="99"/>
    <w:semiHidden/>
    <w:unhideWhenUsed/>
    <w:rsid w:val="00AF4449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EnvelopeAddress">
    <w:name w:val="envelope address"/>
    <w:basedOn w:val="Normal"/>
    <w:uiPriority w:val="99"/>
    <w:semiHidden/>
    <w:unhideWhenUsed/>
    <w:rsid w:val="00AF4449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TableofFigures">
    <w:name w:val="table of figures"/>
    <w:basedOn w:val="Normal"/>
    <w:next w:val="Normal"/>
    <w:uiPriority w:val="99"/>
    <w:semiHidden/>
    <w:unhideWhenUsed/>
    <w:rsid w:val="00AF4449"/>
    <w:pPr>
      <w:spacing w:after="0"/>
    </w:pPr>
  </w:style>
  <w:style w:type="paragraph" w:styleId="Caption">
    <w:name w:val="caption"/>
    <w:basedOn w:val="Normal"/>
    <w:next w:val="Normal"/>
    <w:uiPriority w:val="35"/>
    <w:semiHidden/>
    <w:unhideWhenUsed/>
    <w:qFormat/>
    <w:rsid w:val="00AF444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220" w:hanging="220"/>
    </w:pPr>
  </w:style>
  <w:style w:type="paragraph" w:styleId="IndexHeading">
    <w:name w:val="index heading"/>
    <w:basedOn w:val="Normal"/>
    <w:next w:val="Index1"/>
    <w:uiPriority w:val="99"/>
    <w:semiHidden/>
    <w:unhideWhenUsed/>
    <w:rsid w:val="00AF4449"/>
    <w:rPr>
      <w:rFonts w:asciiTheme="majorHAnsi" w:eastAsiaTheme="majorEastAsia" w:hAnsiTheme="majorHAnsi" w:cstheme="majorBidi"/>
      <w:b/>
      <w:bCs/>
    </w:rPr>
  </w:style>
  <w:style w:type="paragraph" w:styleId="Footer">
    <w:name w:val="footer"/>
    <w:basedOn w:val="Normal"/>
    <w:link w:val="FooterChar"/>
    <w:uiPriority w:val="99"/>
    <w:unhideWhenUsed/>
    <w:rsid w:val="00AF444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F4449"/>
  </w:style>
  <w:style w:type="paragraph" w:styleId="Header">
    <w:name w:val="header"/>
    <w:basedOn w:val="Normal"/>
    <w:link w:val="HeaderChar"/>
    <w:uiPriority w:val="99"/>
    <w:unhideWhenUsed/>
    <w:rsid w:val="00AF4449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F4449"/>
  </w:style>
  <w:style w:type="paragraph" w:styleId="FootnoteText">
    <w:name w:val="footnote text"/>
    <w:basedOn w:val="Normal"/>
    <w:link w:val="FootnoteTextChar"/>
    <w:uiPriority w:val="99"/>
    <w:semiHidden/>
    <w:unhideWhenUsed/>
    <w:rsid w:val="00AF444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F4449"/>
    <w:rPr>
      <w:sz w:val="20"/>
      <w:szCs w:val="20"/>
    </w:rPr>
  </w:style>
  <w:style w:type="paragraph" w:styleId="NormalIndent">
    <w:name w:val="Normal Indent"/>
    <w:basedOn w:val="Normal"/>
    <w:uiPriority w:val="99"/>
    <w:semiHidden/>
    <w:unhideWhenUsed/>
    <w:rsid w:val="00AF4449"/>
    <w:pPr>
      <w:ind w:left="720"/>
    </w:pPr>
  </w:style>
  <w:style w:type="paragraph" w:styleId="TOC9">
    <w:name w:val="toc 9"/>
    <w:basedOn w:val="Normal"/>
    <w:next w:val="Normal"/>
    <w:autoRedefine/>
    <w:uiPriority w:val="39"/>
    <w:semiHidden/>
    <w:unhideWhenUsed/>
    <w:rsid w:val="00AF4449"/>
    <w:pPr>
      <w:spacing w:after="100"/>
      <w:ind w:left="1760"/>
    </w:pPr>
  </w:style>
  <w:style w:type="paragraph" w:styleId="TOC8">
    <w:name w:val="toc 8"/>
    <w:basedOn w:val="Normal"/>
    <w:next w:val="Normal"/>
    <w:autoRedefine/>
    <w:uiPriority w:val="39"/>
    <w:semiHidden/>
    <w:unhideWhenUsed/>
    <w:rsid w:val="00AF4449"/>
    <w:pPr>
      <w:spacing w:after="100"/>
      <w:ind w:left="1540"/>
    </w:pPr>
  </w:style>
  <w:style w:type="paragraph" w:styleId="TOC7">
    <w:name w:val="toc 7"/>
    <w:basedOn w:val="Normal"/>
    <w:next w:val="Normal"/>
    <w:autoRedefine/>
    <w:uiPriority w:val="39"/>
    <w:semiHidden/>
    <w:unhideWhenUsed/>
    <w:rsid w:val="00AF4449"/>
    <w:pPr>
      <w:spacing w:after="100"/>
      <w:ind w:left="1320"/>
    </w:pPr>
  </w:style>
  <w:style w:type="paragraph" w:styleId="TOC6">
    <w:name w:val="toc 6"/>
    <w:basedOn w:val="Normal"/>
    <w:next w:val="Normal"/>
    <w:autoRedefine/>
    <w:uiPriority w:val="39"/>
    <w:semiHidden/>
    <w:unhideWhenUsed/>
    <w:rsid w:val="00AF4449"/>
    <w:pPr>
      <w:spacing w:after="100"/>
      <w:ind w:left="1100"/>
    </w:pPr>
  </w:style>
  <w:style w:type="paragraph" w:styleId="TOC5">
    <w:name w:val="toc 5"/>
    <w:basedOn w:val="Normal"/>
    <w:next w:val="Normal"/>
    <w:autoRedefine/>
    <w:uiPriority w:val="39"/>
    <w:semiHidden/>
    <w:unhideWhenUsed/>
    <w:rsid w:val="00AF4449"/>
    <w:pPr>
      <w:spacing w:after="100"/>
      <w:ind w:left="88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F4449"/>
    <w:pPr>
      <w:spacing w:after="100"/>
      <w:ind w:left="660"/>
    </w:pPr>
  </w:style>
  <w:style w:type="paragraph" w:styleId="TOC3">
    <w:name w:val="toc 3"/>
    <w:basedOn w:val="Normal"/>
    <w:next w:val="Normal"/>
    <w:autoRedefine/>
    <w:uiPriority w:val="39"/>
    <w:semiHidden/>
    <w:unhideWhenUsed/>
    <w:rsid w:val="00AF4449"/>
    <w:pPr>
      <w:spacing w:after="100"/>
      <w:ind w:left="440"/>
    </w:pPr>
  </w:style>
  <w:style w:type="paragraph" w:styleId="TOC2">
    <w:name w:val="toc 2"/>
    <w:basedOn w:val="Normal"/>
    <w:next w:val="Normal"/>
    <w:autoRedefine/>
    <w:uiPriority w:val="39"/>
    <w:semiHidden/>
    <w:unhideWhenUsed/>
    <w:rsid w:val="00AF4449"/>
    <w:pPr>
      <w:spacing w:after="100"/>
      <w:ind w:left="220"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AF4449"/>
    <w:pPr>
      <w:spacing w:after="100"/>
    </w:pPr>
  </w:style>
  <w:style w:type="paragraph" w:styleId="Index9">
    <w:name w:val="index 9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980" w:hanging="220"/>
    </w:pPr>
  </w:style>
  <w:style w:type="paragraph" w:styleId="Index8">
    <w:name w:val="index 8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760" w:hanging="220"/>
    </w:pPr>
  </w:style>
  <w:style w:type="paragraph" w:styleId="Index7">
    <w:name w:val="index 7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540" w:hanging="220"/>
    </w:pPr>
  </w:style>
  <w:style w:type="paragraph" w:styleId="Index6">
    <w:name w:val="index 6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320" w:hanging="22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1100" w:hanging="220"/>
    </w:pPr>
  </w:style>
  <w:style w:type="paragraph" w:styleId="Index4">
    <w:name w:val="index 4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880" w:hanging="220"/>
    </w:pPr>
  </w:style>
  <w:style w:type="paragraph" w:styleId="Index3">
    <w:name w:val="index 3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660" w:hanging="220"/>
    </w:pPr>
  </w:style>
  <w:style w:type="paragraph" w:styleId="Index2">
    <w:name w:val="index 2"/>
    <w:basedOn w:val="Normal"/>
    <w:next w:val="Normal"/>
    <w:autoRedefine/>
    <w:uiPriority w:val="99"/>
    <w:semiHidden/>
    <w:unhideWhenUsed/>
    <w:rsid w:val="00AF4449"/>
    <w:pPr>
      <w:spacing w:after="0" w:line="240" w:lineRule="auto"/>
      <w:ind w:left="440" w:hanging="220"/>
    </w:pPr>
  </w:style>
  <w:style w:type="character" w:styleId="UnresolvedMention">
    <w:name w:val="Unresolved Mention"/>
    <w:basedOn w:val="DefaultParagraphFont"/>
    <w:uiPriority w:val="99"/>
    <w:semiHidden/>
    <w:unhideWhenUsed/>
    <w:rsid w:val="00AF4449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DC02B0F4-538C-4FE7-B170-9C0AAB5D04C3}"/>
      </w:docPartPr>
      <w:docPartBody>
        <w:p w:rsidR="00315FC1" w:rsidRDefault="00FA1BF9">
          <w:r w:rsidRPr="000E5CC3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975AFA6B529540CB91A52F3BC93F5CDE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5084DEC-84EC-4A1A-9FFF-B510F70222BA}"/>
      </w:docPartPr>
      <w:docPartBody>
        <w:p w:rsidR="00B70773" w:rsidRDefault="00315FC1" w:rsidP="00315FC1">
          <w:pPr>
            <w:pStyle w:val="975AFA6B529540CB91A52F3BC93F5CDE"/>
          </w:pPr>
          <w:r w:rsidRPr="000E5CC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1BF9"/>
    <w:rsid w:val="00217D0E"/>
    <w:rsid w:val="00315FC1"/>
    <w:rsid w:val="00863673"/>
    <w:rsid w:val="00B70773"/>
    <w:rsid w:val="00BC2DB9"/>
    <w:rsid w:val="00DF7C1A"/>
    <w:rsid w:val="00FA1B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150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150" w:eastAsia="en-150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15FC1"/>
    <w:rPr>
      <w:color w:val="808080"/>
    </w:rPr>
  </w:style>
  <w:style w:type="paragraph" w:customStyle="1" w:styleId="975AFA6B529540CB91A52F3BC93F5CDE">
    <w:name w:val="975AFA6B529540CB91A52F3BC93F5CDE"/>
    <w:rsid w:val="00315FC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0C597B-3942-4533-9387-32C9A23B6F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42293</Words>
  <Characters>241075</Characters>
  <Application>Microsoft Office Word</Application>
  <DocSecurity>0</DocSecurity>
  <Lines>2008</Lines>
  <Paragraphs>56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8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ita Lyubenova</dc:creator>
  <cp:keywords/>
  <dc:description/>
  <cp:lastModifiedBy>Anita Lyubenova</cp:lastModifiedBy>
  <cp:revision>6</cp:revision>
  <dcterms:created xsi:type="dcterms:W3CDTF">2022-10-09T23:02:00Z</dcterms:created>
  <dcterms:modified xsi:type="dcterms:W3CDTF">2022-10-12T15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ster Thesis BES</vt:lpwstr>
  </property>
  <property fmtid="{D5CDD505-2E9C-101B-9397-08002B2CF9AE}" pid="3" name="CitaviDocumentProperty_0">
    <vt:lpwstr>dd40b498-dd96-4c8b-9a97-3f40560c6f42</vt:lpwstr>
  </property>
  <property fmtid="{D5CDD505-2E9C-101B-9397-08002B2CF9AE}" pid="4" name="CitaviDocumentProperty_28">
    <vt:lpwstr>True</vt:lpwstr>
  </property>
  <property fmtid="{D5CDD505-2E9C-101B-9397-08002B2CF9AE}" pid="5" name="CitaviDocumentProperty_11">
    <vt:lpwstr>Heading 1</vt:lpwstr>
  </property>
  <property fmtid="{D5CDD505-2E9C-101B-9397-08002B2CF9AE}" pid="6" name="CitaviDocumentProperty_12">
    <vt:lpwstr>Normal</vt:lpwstr>
  </property>
  <property fmtid="{D5CDD505-2E9C-101B-9397-08002B2CF9AE}" pid="7" name="CitaviDocumentProperty_16">
    <vt:lpwstr>Subtitle</vt:lpwstr>
  </property>
  <property fmtid="{D5CDD505-2E9C-101B-9397-08002B2CF9AE}" pid="8" name="CitaviDocumentProperty_13">
    <vt:lpwstr>Normal</vt:lpwstr>
  </property>
  <property fmtid="{D5CDD505-2E9C-101B-9397-08002B2CF9AE}" pid="9" name="CitaviDocumentProperty_15">
    <vt:lpwstr>Normal</vt:lpwstr>
  </property>
  <property fmtid="{D5CDD505-2E9C-101B-9397-08002B2CF9AE}" pid="10" name="CitaviDocumentProperty_17">
    <vt:lpwstr>Normal</vt:lpwstr>
  </property>
  <property fmtid="{D5CDD505-2E9C-101B-9397-08002B2CF9AE}" pid="11" name="CitaviDocumentProperty_24">
    <vt:lpwstr>True</vt:lpwstr>
  </property>
  <property fmtid="{D5CDD505-2E9C-101B-9397-08002B2CF9AE}" pid="12" name="CitaviDocumentProperty_30">
    <vt:lpwstr>Split</vt:lpwstr>
  </property>
  <property fmtid="{D5CDD505-2E9C-101B-9397-08002B2CF9AE}" pid="13" name="CitaviDocumentProperty_25">
    <vt:lpwstr>True</vt:lpwstr>
  </property>
  <property fmtid="{D5CDD505-2E9C-101B-9397-08002B2CF9AE}" pid="14" name="CitaviDocumentProperty_1">
    <vt:lpwstr>6.14.0.0</vt:lpwstr>
  </property>
  <property fmtid="{D5CDD505-2E9C-101B-9397-08002B2CF9AE}" pid="15" name="CitaviDocumentProperty_6">
    <vt:lpwstr>True</vt:lpwstr>
  </property>
  <property fmtid="{D5CDD505-2E9C-101B-9397-08002B2CF9AE}" pid="16" name="CitaviDocumentProperty_8">
    <vt:lpwstr>CloudProjectKey=i6oqbrtdd7kaqvhn6rfgd3vn5d1zbo61re7mwb; ProjectName=Master Thesis BES</vt:lpwstr>
  </property>
  <property fmtid="{D5CDD505-2E9C-101B-9397-08002B2CF9AE}" pid="17" name="CitaviDocumentProperty_29">
    <vt:lpwstr>8b895af0-b3aa-4f1e-ace3-373837c959e4</vt:lpwstr>
  </property>
</Properties>
</file>